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Pr="007916F9" w:rsidRDefault="0008177B" w:rsidP="00037D2A">
      <w:pPr>
        <w:spacing w:after="0" w:line="480" w:lineRule="auto"/>
        <w:rPr>
          <w:rFonts w:ascii="Times New Roman" w:hAnsi="Times New Roman" w:cs="Times New Roman"/>
          <w:sz w:val="24"/>
          <w:szCs w:val="24"/>
        </w:rPr>
      </w:pPr>
      <w:bookmarkStart w:id="0" w:name="_GoBack"/>
      <w:bookmarkEnd w:id="0"/>
    </w:p>
    <w:p w:rsidR="0008177B" w:rsidRPr="007916F9" w:rsidRDefault="0008177B" w:rsidP="00037D2A">
      <w:pPr>
        <w:spacing w:after="0" w:line="480" w:lineRule="auto"/>
        <w:rPr>
          <w:rFonts w:ascii="Times New Roman" w:hAnsi="Times New Roman" w:cs="Times New Roman"/>
          <w:sz w:val="24"/>
          <w:szCs w:val="24"/>
        </w:rPr>
      </w:pPr>
    </w:p>
    <w:p w:rsidR="0008177B" w:rsidRPr="007916F9" w:rsidRDefault="0008177B" w:rsidP="00037D2A">
      <w:pPr>
        <w:spacing w:after="0" w:line="480" w:lineRule="auto"/>
        <w:rPr>
          <w:rFonts w:ascii="Times New Roman" w:hAnsi="Times New Roman" w:cs="Times New Roman"/>
          <w:sz w:val="24"/>
          <w:szCs w:val="24"/>
        </w:rPr>
      </w:pPr>
    </w:p>
    <w:p w:rsidR="0008177B" w:rsidRPr="007916F9" w:rsidRDefault="0008177B" w:rsidP="00037D2A">
      <w:pPr>
        <w:spacing w:after="0" w:line="480" w:lineRule="auto"/>
        <w:rPr>
          <w:rFonts w:ascii="Times New Roman" w:hAnsi="Times New Roman" w:cs="Times New Roman"/>
          <w:sz w:val="24"/>
          <w:szCs w:val="24"/>
        </w:rPr>
      </w:pPr>
    </w:p>
    <w:p w:rsidR="00E25C3A" w:rsidRPr="007916F9" w:rsidRDefault="00E25C3A" w:rsidP="00037D2A">
      <w:pPr>
        <w:spacing w:after="0" w:line="480" w:lineRule="auto"/>
        <w:rPr>
          <w:rFonts w:ascii="Times New Roman" w:hAnsi="Times New Roman" w:cs="Times New Roman"/>
          <w:sz w:val="24"/>
          <w:szCs w:val="24"/>
        </w:rPr>
      </w:pPr>
    </w:p>
    <w:p w:rsidR="00E25C3A" w:rsidRPr="007916F9" w:rsidRDefault="00E25C3A" w:rsidP="00037D2A">
      <w:pPr>
        <w:spacing w:after="0" w:line="480" w:lineRule="auto"/>
        <w:rPr>
          <w:rFonts w:ascii="Times New Roman" w:hAnsi="Times New Roman" w:cs="Times New Roman"/>
          <w:sz w:val="24"/>
          <w:szCs w:val="24"/>
        </w:rPr>
      </w:pPr>
    </w:p>
    <w:p w:rsidR="0008177B" w:rsidRPr="007916F9" w:rsidRDefault="0008177B" w:rsidP="00037D2A">
      <w:pPr>
        <w:spacing w:after="0" w:line="480" w:lineRule="auto"/>
        <w:jc w:val="center"/>
        <w:rPr>
          <w:rFonts w:ascii="Times New Roman" w:hAnsi="Times New Roman" w:cs="Times New Roman"/>
          <w:sz w:val="24"/>
          <w:szCs w:val="24"/>
        </w:rPr>
      </w:pPr>
    </w:p>
    <w:p w:rsidR="0008177B" w:rsidRPr="007916F9" w:rsidRDefault="0008177B" w:rsidP="00037D2A">
      <w:pPr>
        <w:spacing w:after="0" w:line="480" w:lineRule="auto"/>
        <w:jc w:val="center"/>
        <w:rPr>
          <w:rFonts w:ascii="Times New Roman" w:hAnsi="Times New Roman" w:cs="Times New Roman"/>
          <w:sz w:val="24"/>
          <w:szCs w:val="24"/>
        </w:rPr>
      </w:pPr>
    </w:p>
    <w:p w:rsidR="002F33F4" w:rsidRDefault="0008661C" w:rsidP="00037D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ugh Blair</w:t>
      </w:r>
    </w:p>
    <w:p w:rsidR="0008177B" w:rsidRPr="007916F9" w:rsidRDefault="0008661C" w:rsidP="00037D2A">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rsidR="0008177B" w:rsidRPr="007916F9" w:rsidRDefault="0008661C" w:rsidP="00037D2A">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rsidR="0008177B" w:rsidRPr="007916F9" w:rsidRDefault="0008177B" w:rsidP="00037D2A">
      <w:pPr>
        <w:spacing w:after="0" w:line="480" w:lineRule="auto"/>
        <w:rPr>
          <w:rFonts w:ascii="Times New Roman" w:hAnsi="Times New Roman" w:cs="Times New Roman"/>
          <w:b/>
          <w:i/>
          <w:sz w:val="24"/>
          <w:szCs w:val="24"/>
        </w:rPr>
      </w:pPr>
    </w:p>
    <w:p w:rsidR="005B734B" w:rsidRPr="007916F9" w:rsidRDefault="0008661C" w:rsidP="00037D2A">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881DD0" w:rsidRPr="00ED42B8" w:rsidRDefault="0008661C" w:rsidP="00037D2A">
      <w:pPr>
        <w:spacing w:line="480" w:lineRule="auto"/>
        <w:jc w:val="center"/>
        <w:rPr>
          <w:rFonts w:ascii="Times New Roman" w:hAnsi="Times New Roman" w:cs="Times New Roman"/>
          <w:sz w:val="20"/>
          <w:szCs w:val="24"/>
        </w:rPr>
      </w:pPr>
      <w:r>
        <w:rPr>
          <w:rFonts w:ascii="Times New Roman" w:hAnsi="Times New Roman" w:cs="Times New Roman"/>
          <w:sz w:val="24"/>
          <w:szCs w:val="24"/>
        </w:rPr>
        <w:lastRenderedPageBreak/>
        <w:t>Hugh Blair</w:t>
      </w:r>
    </w:p>
    <w:p w:rsidR="00355948" w:rsidRDefault="0008661C" w:rsidP="00355948">
      <w:pPr>
        <w:spacing w:line="480" w:lineRule="auto"/>
        <w:rPr>
          <w:rFonts w:ascii="Times New Roman" w:hAnsi="Times New Roman" w:cs="Times New Roman"/>
          <w:b/>
          <w:i/>
          <w:sz w:val="24"/>
          <w:szCs w:val="24"/>
        </w:rPr>
      </w:pPr>
      <w:r>
        <w:rPr>
          <w:rFonts w:ascii="Times New Roman" w:hAnsi="Times New Roman" w:cs="Times New Roman"/>
          <w:b/>
          <w:i/>
          <w:sz w:val="24"/>
          <w:szCs w:val="24"/>
        </w:rPr>
        <w:t>Introduction</w:t>
      </w:r>
    </w:p>
    <w:p w:rsidR="000B0222" w:rsidRDefault="0008661C" w:rsidP="00355948">
      <w:pPr>
        <w:spacing w:line="480" w:lineRule="auto"/>
        <w:rPr>
          <w:rFonts w:ascii="Times New Roman" w:hAnsi="Times New Roman" w:cs="Times New Roman"/>
          <w:sz w:val="24"/>
          <w:szCs w:val="24"/>
        </w:rPr>
      </w:pPr>
      <w:r>
        <w:rPr>
          <w:rFonts w:ascii="Times New Roman" w:hAnsi="Times New Roman" w:cs="Times New Roman"/>
          <w:sz w:val="24"/>
          <w:szCs w:val="24"/>
        </w:rPr>
        <w:tab/>
      </w:r>
      <w:r w:rsidR="00CA00EC">
        <w:rPr>
          <w:rFonts w:ascii="Times New Roman" w:hAnsi="Times New Roman" w:cs="Times New Roman"/>
          <w:sz w:val="24"/>
          <w:szCs w:val="24"/>
        </w:rPr>
        <w:t xml:space="preserve">Hugh Blair is a well-known rhetorician, author, </w:t>
      </w:r>
      <w:r w:rsidR="00250670">
        <w:rPr>
          <w:rFonts w:ascii="Times New Roman" w:hAnsi="Times New Roman" w:cs="Times New Roman"/>
          <w:sz w:val="24"/>
          <w:szCs w:val="24"/>
        </w:rPr>
        <w:t>and former Scottish minister of religion. He was born on 7 April 1718.</w:t>
      </w:r>
      <w:r w:rsidR="00DF3024">
        <w:rPr>
          <w:rFonts w:ascii="Times New Roman" w:hAnsi="Times New Roman" w:cs="Times New Roman"/>
          <w:sz w:val="24"/>
          <w:szCs w:val="24"/>
        </w:rPr>
        <w:t xml:space="preserve"> Hugh Blair is considered to be </w:t>
      </w:r>
      <w:r w:rsidR="00B90DB6">
        <w:rPr>
          <w:rFonts w:ascii="Times New Roman" w:hAnsi="Times New Roman" w:cs="Times New Roman"/>
          <w:sz w:val="24"/>
          <w:szCs w:val="24"/>
        </w:rPr>
        <w:t>one of the first great theorists of written discourse.</w:t>
      </w:r>
      <w:r w:rsidR="00700560">
        <w:rPr>
          <w:rFonts w:ascii="Times New Roman" w:hAnsi="Times New Roman" w:cs="Times New Roman"/>
          <w:sz w:val="24"/>
          <w:szCs w:val="24"/>
        </w:rPr>
        <w:t xml:space="preserve"> The teachings of Blair had a significant impact in both the secular and spiritual realms.</w:t>
      </w:r>
      <w:r w:rsidR="00C7462F">
        <w:rPr>
          <w:rFonts w:ascii="Times New Roman" w:hAnsi="Times New Roman" w:cs="Times New Roman"/>
          <w:sz w:val="24"/>
          <w:szCs w:val="24"/>
        </w:rPr>
        <w:t xml:space="preserve"> Blair was a great scholar, and his work at the University of Edinburgh as the occupant of the Chair of </w:t>
      </w:r>
      <w:r w:rsidR="00B81CE9">
        <w:rPr>
          <w:rFonts w:ascii="Times New Roman" w:hAnsi="Times New Roman" w:cs="Times New Roman"/>
          <w:sz w:val="24"/>
          <w:szCs w:val="24"/>
        </w:rPr>
        <w:t>Rhetoric</w:t>
      </w:r>
      <w:r w:rsidR="00C7462F">
        <w:rPr>
          <w:rFonts w:ascii="Times New Roman" w:hAnsi="Times New Roman" w:cs="Times New Roman"/>
          <w:sz w:val="24"/>
          <w:szCs w:val="24"/>
        </w:rPr>
        <w:t xml:space="preserve"> and Belles Letters</w:t>
      </w:r>
      <w:r w:rsidR="00717749">
        <w:rPr>
          <w:rFonts w:ascii="Times New Roman" w:hAnsi="Times New Roman" w:cs="Times New Roman"/>
          <w:sz w:val="24"/>
          <w:szCs w:val="24"/>
        </w:rPr>
        <w:t>,</w:t>
      </w:r>
      <w:r w:rsidR="00C7462F">
        <w:rPr>
          <w:rFonts w:ascii="Times New Roman" w:hAnsi="Times New Roman" w:cs="Times New Roman"/>
          <w:sz w:val="24"/>
          <w:szCs w:val="24"/>
        </w:rPr>
        <w:t xml:space="preserve"> and as a minister of the Church of Sco</w:t>
      </w:r>
      <w:r w:rsidR="00717749">
        <w:rPr>
          <w:rFonts w:ascii="Times New Roman" w:hAnsi="Times New Roman" w:cs="Times New Roman"/>
          <w:sz w:val="24"/>
          <w:szCs w:val="24"/>
        </w:rPr>
        <w:t>tland has made him</w:t>
      </w:r>
      <w:r w:rsidR="00C7462F">
        <w:rPr>
          <w:rFonts w:ascii="Times New Roman" w:hAnsi="Times New Roman" w:cs="Times New Roman"/>
          <w:sz w:val="24"/>
          <w:szCs w:val="24"/>
        </w:rPr>
        <w:t xml:space="preserve"> one of the few great personalities to be </w:t>
      </w:r>
      <w:r w:rsidR="003F1E78">
        <w:rPr>
          <w:rFonts w:ascii="Times New Roman" w:hAnsi="Times New Roman" w:cs="Times New Roman"/>
          <w:sz w:val="24"/>
          <w:szCs w:val="24"/>
        </w:rPr>
        <w:t>remembered</w:t>
      </w:r>
      <w:r w:rsidR="003F1E78">
        <w:rPr>
          <w:rStyle w:val="FootnoteReference"/>
          <w:rFonts w:ascii="Times New Roman" w:hAnsi="Times New Roman" w:cs="Times New Roman"/>
          <w:sz w:val="24"/>
          <w:szCs w:val="24"/>
        </w:rPr>
        <w:footnoteReference w:id="1"/>
      </w:r>
      <w:r w:rsidR="00C7462F">
        <w:rPr>
          <w:rFonts w:ascii="Times New Roman" w:hAnsi="Times New Roman" w:cs="Times New Roman"/>
          <w:sz w:val="24"/>
          <w:szCs w:val="24"/>
        </w:rPr>
        <w:t>.</w:t>
      </w:r>
      <w:r w:rsidR="00717749">
        <w:rPr>
          <w:rFonts w:ascii="Times New Roman" w:hAnsi="Times New Roman" w:cs="Times New Roman"/>
          <w:sz w:val="24"/>
          <w:szCs w:val="24"/>
        </w:rPr>
        <w:t xml:space="preserve"> </w:t>
      </w:r>
      <w:r w:rsidR="00A31DA8">
        <w:rPr>
          <w:rFonts w:ascii="Times New Roman" w:hAnsi="Times New Roman" w:cs="Times New Roman"/>
          <w:sz w:val="24"/>
          <w:szCs w:val="24"/>
        </w:rPr>
        <w:t xml:space="preserve"> </w:t>
      </w:r>
      <w:r w:rsidR="00912564">
        <w:rPr>
          <w:rFonts w:ascii="Times New Roman" w:hAnsi="Times New Roman" w:cs="Times New Roman"/>
          <w:sz w:val="24"/>
          <w:szCs w:val="24"/>
        </w:rPr>
        <w:t>Blair</w:t>
      </w:r>
      <w:r w:rsidR="00285F68">
        <w:rPr>
          <w:rFonts w:ascii="Times New Roman" w:hAnsi="Times New Roman" w:cs="Times New Roman"/>
          <w:sz w:val="24"/>
          <w:szCs w:val="24"/>
        </w:rPr>
        <w:t>’s teachings are</w:t>
      </w:r>
      <w:r w:rsidR="00912564">
        <w:rPr>
          <w:rFonts w:ascii="Times New Roman" w:hAnsi="Times New Roman" w:cs="Times New Roman"/>
          <w:sz w:val="24"/>
          <w:szCs w:val="24"/>
        </w:rPr>
        <w:t xml:space="preserve"> best known for Sermons</w:t>
      </w:r>
      <w:r w:rsidR="00B82F92">
        <w:rPr>
          <w:rFonts w:ascii="Times New Roman" w:hAnsi="Times New Roman" w:cs="Times New Roman"/>
          <w:sz w:val="24"/>
          <w:szCs w:val="24"/>
        </w:rPr>
        <w:t xml:space="preserve">, and he was considered to be a </w:t>
      </w:r>
      <w:r w:rsidR="00B81CE9">
        <w:rPr>
          <w:rFonts w:ascii="Times New Roman" w:hAnsi="Times New Roman" w:cs="Times New Roman"/>
          <w:sz w:val="24"/>
          <w:szCs w:val="24"/>
        </w:rPr>
        <w:t>valuable</w:t>
      </w:r>
      <w:r w:rsidR="00B82F92">
        <w:rPr>
          <w:rFonts w:ascii="Times New Roman" w:hAnsi="Times New Roman" w:cs="Times New Roman"/>
          <w:sz w:val="24"/>
          <w:szCs w:val="24"/>
        </w:rPr>
        <w:t xml:space="preserve"> part of the Scottish Enlightenment.</w:t>
      </w:r>
    </w:p>
    <w:p w:rsidR="006E53A7" w:rsidRDefault="006E53A7" w:rsidP="00355948">
      <w:pPr>
        <w:spacing w:line="480" w:lineRule="auto"/>
        <w:rPr>
          <w:rFonts w:ascii="Times New Roman" w:hAnsi="Times New Roman" w:cs="Times New Roman"/>
          <w:sz w:val="24"/>
          <w:szCs w:val="24"/>
        </w:rPr>
      </w:pPr>
    </w:p>
    <w:p w:rsidR="006E53A7" w:rsidRDefault="0008661C" w:rsidP="00355948">
      <w:pPr>
        <w:spacing w:line="480" w:lineRule="auto"/>
        <w:rPr>
          <w:rFonts w:ascii="Times New Roman" w:hAnsi="Times New Roman" w:cs="Times New Roman"/>
          <w:b/>
          <w:i/>
          <w:sz w:val="24"/>
          <w:szCs w:val="24"/>
        </w:rPr>
      </w:pPr>
      <w:r>
        <w:rPr>
          <w:rFonts w:ascii="Times New Roman" w:hAnsi="Times New Roman" w:cs="Times New Roman"/>
          <w:b/>
          <w:i/>
          <w:sz w:val="24"/>
          <w:szCs w:val="24"/>
        </w:rPr>
        <w:t>Chronology Of Works</w:t>
      </w:r>
    </w:p>
    <w:p w:rsidR="006E53A7"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Defundamentis et Obilgatione in the year 1739</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The Works of Shakespeare in the year 1753</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Review of Francis Hutcheson’s in the year 1755</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Observation on a Pamphlet in the year 1755</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Preface to James Macpherson in the year 1760</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 critical dissertation on the Poems of Ossian, the Son of Fingal in the year 1763</w:t>
      </w:r>
    </w:p>
    <w:p w:rsidR="00B81CE9"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5 volumes of Sermons from 1777 to 1801.</w:t>
      </w:r>
    </w:p>
    <w:p w:rsidR="006A7398" w:rsidRDefault="0008661C" w:rsidP="00E22A42">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3 volumes of Lectures on Rhetoric and Belles Lettres in the year 1783</w:t>
      </w:r>
    </w:p>
    <w:p w:rsidR="009C7CDD" w:rsidRDefault="009C7CDD" w:rsidP="009C7CDD">
      <w:pPr>
        <w:spacing w:line="480" w:lineRule="auto"/>
        <w:ind w:left="720"/>
        <w:rPr>
          <w:rFonts w:ascii="Times New Roman" w:hAnsi="Times New Roman" w:cs="Times New Roman"/>
          <w:sz w:val="24"/>
          <w:szCs w:val="24"/>
        </w:rPr>
      </w:pPr>
    </w:p>
    <w:p w:rsidR="006F1572" w:rsidRDefault="0008661C" w:rsidP="009C7CDD">
      <w:pPr>
        <w:spacing w:line="480" w:lineRule="auto"/>
        <w:ind w:left="720"/>
        <w:rPr>
          <w:rFonts w:ascii="Times New Roman" w:hAnsi="Times New Roman" w:cs="Times New Roman"/>
          <w:b/>
          <w:i/>
          <w:sz w:val="24"/>
          <w:szCs w:val="24"/>
        </w:rPr>
      </w:pPr>
      <w:r>
        <w:rPr>
          <w:rFonts w:ascii="Times New Roman" w:hAnsi="Times New Roman" w:cs="Times New Roman"/>
          <w:b/>
          <w:i/>
          <w:sz w:val="24"/>
          <w:szCs w:val="24"/>
        </w:rPr>
        <w:t>Major Works</w:t>
      </w:r>
    </w:p>
    <w:p w:rsidR="006F1572" w:rsidRDefault="0008661C" w:rsidP="009C7CDD">
      <w:pPr>
        <w:spacing w:line="480" w:lineRule="auto"/>
        <w:ind w:left="720"/>
        <w:rPr>
          <w:rFonts w:ascii="Times New Roman" w:hAnsi="Times New Roman" w:cs="Times New Roman"/>
          <w:sz w:val="24"/>
          <w:szCs w:val="24"/>
        </w:rPr>
      </w:pPr>
      <w:r>
        <w:rPr>
          <w:rFonts w:ascii="Times New Roman" w:hAnsi="Times New Roman" w:cs="Times New Roman"/>
          <w:sz w:val="24"/>
          <w:szCs w:val="24"/>
        </w:rPr>
        <w:tab/>
        <w:t>There are basically three major works for which Blair is well known for, and these may include the Poems of Ossian, Lectures on Rhetoric and Belles Lett</w:t>
      </w:r>
      <w:r w:rsidR="00AE6EE4">
        <w:rPr>
          <w:rFonts w:ascii="Times New Roman" w:hAnsi="Times New Roman" w:cs="Times New Roman"/>
          <w:sz w:val="24"/>
          <w:szCs w:val="24"/>
        </w:rPr>
        <w:t>res, and Son of Fingal; Sermons. On the other hand, Blair gave very little attention to other works throughout his life.</w:t>
      </w:r>
      <w:r w:rsidR="000A1B70">
        <w:rPr>
          <w:rFonts w:ascii="Times New Roman" w:hAnsi="Times New Roman" w:cs="Times New Roman"/>
          <w:sz w:val="24"/>
          <w:szCs w:val="24"/>
        </w:rPr>
        <w:t xml:space="preserve"> A number of anonymously works had been done by Blair among which the most important is considered to be the eight-volume edition of Shakespeare’s</w:t>
      </w:r>
      <w:r w:rsidR="00E43821">
        <w:rPr>
          <w:rFonts w:ascii="Times New Roman" w:hAnsi="Times New Roman" w:cs="Times New Roman"/>
          <w:sz w:val="24"/>
          <w:szCs w:val="24"/>
        </w:rPr>
        <w:t xml:space="preserve"> work which was edited by Blair.</w:t>
      </w:r>
    </w:p>
    <w:p w:rsidR="00CB408C" w:rsidRDefault="00CB408C" w:rsidP="009C7CDD">
      <w:pPr>
        <w:spacing w:line="480" w:lineRule="auto"/>
        <w:ind w:left="720"/>
        <w:rPr>
          <w:rFonts w:ascii="Times New Roman" w:hAnsi="Times New Roman" w:cs="Times New Roman"/>
          <w:sz w:val="24"/>
          <w:szCs w:val="24"/>
        </w:rPr>
      </w:pPr>
    </w:p>
    <w:p w:rsidR="00CB408C" w:rsidRDefault="0008661C" w:rsidP="009C7CDD">
      <w:pPr>
        <w:spacing w:line="480" w:lineRule="auto"/>
        <w:ind w:left="720"/>
        <w:rPr>
          <w:rFonts w:ascii="Times New Roman" w:hAnsi="Times New Roman" w:cs="Times New Roman"/>
          <w:i/>
          <w:sz w:val="24"/>
          <w:szCs w:val="24"/>
        </w:rPr>
      </w:pPr>
      <w:r>
        <w:rPr>
          <w:rFonts w:ascii="Times New Roman" w:hAnsi="Times New Roman" w:cs="Times New Roman"/>
          <w:i/>
          <w:sz w:val="24"/>
          <w:szCs w:val="24"/>
        </w:rPr>
        <w:t>A Critical Dissertation on the Poems of Ossian</w:t>
      </w:r>
    </w:p>
    <w:p w:rsidR="00EE08BE" w:rsidRDefault="0008661C" w:rsidP="00E5617A">
      <w:pPr>
        <w:spacing w:line="480" w:lineRule="auto"/>
        <w:ind w:left="720"/>
        <w:rPr>
          <w:rFonts w:ascii="Times New Roman" w:hAnsi="Times New Roman" w:cs="Times New Roman"/>
          <w:sz w:val="24"/>
          <w:szCs w:val="24"/>
        </w:rPr>
      </w:pPr>
      <w:r>
        <w:rPr>
          <w:rFonts w:ascii="Times New Roman" w:hAnsi="Times New Roman" w:cs="Times New Roman"/>
          <w:sz w:val="24"/>
          <w:szCs w:val="24"/>
        </w:rPr>
        <w:tab/>
      </w:r>
      <w:r w:rsidR="00510CF5">
        <w:rPr>
          <w:rFonts w:ascii="Times New Roman" w:hAnsi="Times New Roman" w:cs="Times New Roman"/>
          <w:sz w:val="24"/>
          <w:szCs w:val="24"/>
        </w:rPr>
        <w:t>The previous work of Blair was not published and was not well known, but in the year 1763, the first well known openly authored publication of Blair was seen as "A Critical Dissertation on the Poems of Ossian."</w:t>
      </w:r>
      <w:r w:rsidR="009007D9">
        <w:rPr>
          <w:rFonts w:ascii="Times New Roman" w:hAnsi="Times New Roman" w:cs="Times New Roman"/>
          <w:sz w:val="24"/>
          <w:szCs w:val="24"/>
        </w:rPr>
        <w:t xml:space="preserve"> In the Celtic poetry of the Scottish Highlands, </w:t>
      </w:r>
      <w:r w:rsidR="004D2397">
        <w:rPr>
          <w:rFonts w:ascii="Times New Roman" w:hAnsi="Times New Roman" w:cs="Times New Roman"/>
          <w:sz w:val="24"/>
          <w:szCs w:val="24"/>
        </w:rPr>
        <w:t>Blair took a long interest</w:t>
      </w:r>
      <w:r w:rsidR="002A0D1A">
        <w:rPr>
          <w:rFonts w:ascii="Times New Roman" w:hAnsi="Times New Roman" w:cs="Times New Roman"/>
          <w:sz w:val="24"/>
          <w:szCs w:val="24"/>
        </w:rPr>
        <w:t xml:space="preserve"> and is notable </w:t>
      </w:r>
      <w:r w:rsidR="00986B3D">
        <w:rPr>
          <w:rFonts w:ascii="Times New Roman" w:hAnsi="Times New Roman" w:cs="Times New Roman"/>
          <w:sz w:val="24"/>
          <w:szCs w:val="24"/>
        </w:rPr>
        <w:t xml:space="preserve">for writing a laudatory </w:t>
      </w:r>
      <w:r w:rsidR="004D77E9">
        <w:rPr>
          <w:rFonts w:ascii="Times New Roman" w:hAnsi="Times New Roman" w:cs="Times New Roman"/>
          <w:sz w:val="24"/>
          <w:szCs w:val="24"/>
        </w:rPr>
        <w:t>account of the poems of Ossian.</w:t>
      </w:r>
      <w:r w:rsidR="00C61D57">
        <w:rPr>
          <w:rFonts w:ascii="Times New Roman" w:hAnsi="Times New Roman" w:cs="Times New Roman"/>
          <w:sz w:val="24"/>
          <w:szCs w:val="24"/>
        </w:rPr>
        <w:t xml:space="preserve"> </w:t>
      </w:r>
      <w:r w:rsidR="00222A95">
        <w:rPr>
          <w:rFonts w:ascii="Times New Roman" w:hAnsi="Times New Roman" w:cs="Times New Roman"/>
          <w:sz w:val="24"/>
          <w:szCs w:val="24"/>
        </w:rPr>
        <w:t>When it comes to the Christian communication leaders, Blair has maintained his name on top by serving as the voice of authority on the legitimacy of the poems</w:t>
      </w:r>
      <w:r w:rsidR="00DF720F">
        <w:rPr>
          <w:rFonts w:ascii="Times New Roman" w:hAnsi="Times New Roman" w:cs="Times New Roman"/>
          <w:sz w:val="24"/>
          <w:szCs w:val="24"/>
        </w:rPr>
        <w:t>.</w:t>
      </w:r>
      <w:r w:rsidR="008E66CD">
        <w:rPr>
          <w:rFonts w:ascii="Times New Roman" w:hAnsi="Times New Roman" w:cs="Times New Roman"/>
          <w:sz w:val="24"/>
          <w:szCs w:val="24"/>
        </w:rPr>
        <w:t xml:space="preserve"> The Fragments of Ancient Poetry was published upon the urge of </w:t>
      </w:r>
      <w:r w:rsidR="00D84E02">
        <w:rPr>
          <w:rFonts w:ascii="Times New Roman" w:hAnsi="Times New Roman" w:cs="Times New Roman"/>
          <w:sz w:val="24"/>
          <w:szCs w:val="24"/>
        </w:rPr>
        <w:t>Blair to his friend James Macpherson.</w:t>
      </w:r>
      <w:r w:rsidR="00961FF5">
        <w:rPr>
          <w:rFonts w:ascii="Times New Roman" w:hAnsi="Times New Roman" w:cs="Times New Roman"/>
          <w:sz w:val="24"/>
          <w:szCs w:val="24"/>
        </w:rPr>
        <w:t xml:space="preserve"> The dissertation appeared after 1765 in almost all of the Ossian's publication for giving the work credibility.</w:t>
      </w:r>
      <w:r w:rsidR="000B05E3">
        <w:rPr>
          <w:rFonts w:ascii="Times New Roman" w:hAnsi="Times New Roman" w:cs="Times New Roman"/>
          <w:sz w:val="24"/>
          <w:szCs w:val="24"/>
        </w:rPr>
        <w:t xml:space="preserve"> </w:t>
      </w:r>
      <w:r w:rsidR="00961FF5">
        <w:rPr>
          <w:rFonts w:ascii="Times New Roman" w:hAnsi="Times New Roman" w:cs="Times New Roman"/>
          <w:sz w:val="24"/>
          <w:szCs w:val="24"/>
        </w:rPr>
        <w:t xml:space="preserve"> </w:t>
      </w:r>
      <w:r w:rsidR="00E5617A">
        <w:rPr>
          <w:rFonts w:ascii="Times New Roman" w:hAnsi="Times New Roman" w:cs="Times New Roman"/>
          <w:sz w:val="24"/>
          <w:szCs w:val="24"/>
        </w:rPr>
        <w:t xml:space="preserve"> </w:t>
      </w:r>
    </w:p>
    <w:p w:rsidR="004F35BE" w:rsidRDefault="004F35BE" w:rsidP="00E5617A">
      <w:pPr>
        <w:spacing w:line="480" w:lineRule="auto"/>
        <w:ind w:left="720"/>
        <w:rPr>
          <w:rFonts w:ascii="Times New Roman" w:hAnsi="Times New Roman" w:cs="Times New Roman"/>
          <w:sz w:val="24"/>
          <w:szCs w:val="24"/>
        </w:rPr>
      </w:pPr>
    </w:p>
    <w:p w:rsidR="004F35BE" w:rsidRDefault="0008661C" w:rsidP="00E5617A">
      <w:pPr>
        <w:spacing w:line="480" w:lineRule="auto"/>
        <w:ind w:left="720"/>
        <w:rPr>
          <w:rFonts w:ascii="Times New Roman" w:hAnsi="Times New Roman" w:cs="Times New Roman"/>
          <w:i/>
          <w:sz w:val="24"/>
          <w:szCs w:val="24"/>
        </w:rPr>
      </w:pPr>
      <w:r>
        <w:rPr>
          <w:rFonts w:ascii="Times New Roman" w:hAnsi="Times New Roman" w:cs="Times New Roman"/>
          <w:i/>
          <w:sz w:val="24"/>
          <w:szCs w:val="24"/>
        </w:rPr>
        <w:t>Sermons</w:t>
      </w:r>
    </w:p>
    <w:p w:rsidR="004F35BE" w:rsidRDefault="0008661C" w:rsidP="00E5617A">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ab/>
      </w:r>
      <w:r w:rsidR="006B128F">
        <w:rPr>
          <w:rFonts w:ascii="Times New Roman" w:hAnsi="Times New Roman" w:cs="Times New Roman"/>
          <w:sz w:val="24"/>
          <w:szCs w:val="24"/>
        </w:rPr>
        <w:t>In the year 1777,</w:t>
      </w:r>
      <w:r w:rsidR="00E414E5">
        <w:rPr>
          <w:rFonts w:ascii="Times New Roman" w:hAnsi="Times New Roman" w:cs="Times New Roman"/>
          <w:sz w:val="24"/>
          <w:szCs w:val="24"/>
        </w:rPr>
        <w:t xml:space="preserve"> first five-volume series Sermons were published by Blair.</w:t>
      </w:r>
      <w:r w:rsidR="00AE2A0F">
        <w:rPr>
          <w:rFonts w:ascii="Times New Roman" w:hAnsi="Times New Roman" w:cs="Times New Roman"/>
          <w:sz w:val="24"/>
          <w:szCs w:val="24"/>
        </w:rPr>
        <w:t xml:space="preserve"> As a Presbyterian preacher, he promoted the practical Christian morality which is considered to be a compilation of the sermons.</w:t>
      </w:r>
      <w:r w:rsidR="00E11565">
        <w:rPr>
          <w:rFonts w:ascii="Times New Roman" w:hAnsi="Times New Roman" w:cs="Times New Roman"/>
          <w:sz w:val="24"/>
          <w:szCs w:val="24"/>
        </w:rPr>
        <w:t xml:space="preserve"> The success of Sermons is </w:t>
      </w:r>
      <w:r w:rsidR="000037D0">
        <w:rPr>
          <w:rFonts w:ascii="Times New Roman" w:hAnsi="Times New Roman" w:cs="Times New Roman"/>
          <w:sz w:val="24"/>
          <w:szCs w:val="24"/>
        </w:rPr>
        <w:t>parallel</w:t>
      </w:r>
      <w:r w:rsidR="00E11565">
        <w:rPr>
          <w:rFonts w:ascii="Times New Roman" w:hAnsi="Times New Roman" w:cs="Times New Roman"/>
          <w:sz w:val="24"/>
          <w:szCs w:val="24"/>
        </w:rPr>
        <w:t xml:space="preserve"> with the success of Blair</w:t>
      </w:r>
      <w:r w:rsidR="00AE2A0F">
        <w:rPr>
          <w:rFonts w:ascii="Times New Roman" w:hAnsi="Times New Roman" w:cs="Times New Roman"/>
          <w:sz w:val="24"/>
          <w:szCs w:val="24"/>
        </w:rPr>
        <w:t xml:space="preserve"> </w:t>
      </w:r>
      <w:r w:rsidR="000037D0">
        <w:rPr>
          <w:rFonts w:ascii="Times New Roman" w:hAnsi="Times New Roman" w:cs="Times New Roman"/>
          <w:sz w:val="24"/>
          <w:szCs w:val="24"/>
        </w:rPr>
        <w:t>as a preacher regardless of the declining popularity of religious teaching during that time.</w:t>
      </w:r>
      <w:r w:rsidR="006B30F8">
        <w:rPr>
          <w:rFonts w:ascii="Times New Roman" w:hAnsi="Times New Roman" w:cs="Times New Roman"/>
          <w:sz w:val="24"/>
          <w:szCs w:val="24"/>
        </w:rPr>
        <w:t xml:space="preserve"> Although, it cannot be denied that the oral delivery of Blair was quite poor which was often described as a ‘burr.' However, one thing</w:t>
      </w:r>
      <w:r w:rsidR="00C92EB8">
        <w:rPr>
          <w:rFonts w:ascii="Times New Roman" w:hAnsi="Times New Roman" w:cs="Times New Roman"/>
          <w:sz w:val="24"/>
          <w:szCs w:val="24"/>
        </w:rPr>
        <w:t xml:space="preserve"> that must be taken into consideration is the fact that Blair was </w:t>
      </w:r>
      <w:r w:rsidR="005904D7">
        <w:rPr>
          <w:rFonts w:ascii="Times New Roman" w:hAnsi="Times New Roman" w:cs="Times New Roman"/>
          <w:sz w:val="24"/>
          <w:szCs w:val="24"/>
        </w:rPr>
        <w:t>considered to be the most popular preacher in Scotland.</w:t>
      </w:r>
      <w:r w:rsidR="006E2088">
        <w:rPr>
          <w:rFonts w:ascii="Times New Roman" w:hAnsi="Times New Roman" w:cs="Times New Roman"/>
          <w:sz w:val="24"/>
          <w:szCs w:val="24"/>
        </w:rPr>
        <w:t xml:space="preserve"> The success of Blair is credited to the ease which allows the </w:t>
      </w:r>
      <w:r w:rsidR="00214B65">
        <w:rPr>
          <w:rFonts w:ascii="Times New Roman" w:hAnsi="Times New Roman" w:cs="Times New Roman"/>
          <w:sz w:val="24"/>
          <w:szCs w:val="24"/>
        </w:rPr>
        <w:t>audience</w:t>
      </w:r>
      <w:r w:rsidR="006E2088">
        <w:rPr>
          <w:rFonts w:ascii="Times New Roman" w:hAnsi="Times New Roman" w:cs="Times New Roman"/>
          <w:sz w:val="24"/>
          <w:szCs w:val="24"/>
        </w:rPr>
        <w:t xml:space="preserve"> to follow his organized and polite style.</w:t>
      </w:r>
    </w:p>
    <w:p w:rsidR="008C2A7E" w:rsidRDefault="0008661C" w:rsidP="00E5617A">
      <w:pPr>
        <w:spacing w:line="480" w:lineRule="auto"/>
        <w:ind w:left="720"/>
        <w:rPr>
          <w:rFonts w:ascii="Times New Roman" w:hAnsi="Times New Roman" w:cs="Times New Roman"/>
          <w:sz w:val="24"/>
          <w:szCs w:val="24"/>
        </w:rPr>
      </w:pPr>
      <w:r>
        <w:rPr>
          <w:rFonts w:ascii="Times New Roman" w:hAnsi="Times New Roman" w:cs="Times New Roman"/>
          <w:sz w:val="24"/>
          <w:szCs w:val="24"/>
        </w:rPr>
        <w:tab/>
        <w:t>Blair’s position reflects through Sermons</w:t>
      </w:r>
      <w:r w:rsidR="00034139">
        <w:rPr>
          <w:rFonts w:ascii="Times New Roman" w:hAnsi="Times New Roman" w:cs="Times New Roman"/>
          <w:sz w:val="24"/>
          <w:szCs w:val="24"/>
        </w:rPr>
        <w:t xml:space="preserve">. The position which is reflected is of a </w:t>
      </w:r>
      <w:r w:rsidR="00BD057E">
        <w:rPr>
          <w:rFonts w:ascii="Times New Roman" w:hAnsi="Times New Roman" w:cs="Times New Roman"/>
          <w:sz w:val="24"/>
          <w:szCs w:val="24"/>
        </w:rPr>
        <w:t>member</w:t>
      </w:r>
      <w:r w:rsidR="00034139">
        <w:rPr>
          <w:rFonts w:ascii="Times New Roman" w:hAnsi="Times New Roman" w:cs="Times New Roman"/>
          <w:sz w:val="24"/>
          <w:szCs w:val="24"/>
        </w:rPr>
        <w:t xml:space="preserve"> of the moderate party.</w:t>
      </w:r>
      <w:r w:rsidR="00207F21">
        <w:rPr>
          <w:rFonts w:ascii="Times New Roman" w:hAnsi="Times New Roman" w:cs="Times New Roman"/>
          <w:sz w:val="24"/>
          <w:szCs w:val="24"/>
        </w:rPr>
        <w:t xml:space="preserve"> It has been observed that through a number </w:t>
      </w:r>
      <w:r w:rsidR="00BF0089">
        <w:rPr>
          <w:rFonts w:ascii="Times New Roman" w:hAnsi="Times New Roman" w:cs="Times New Roman"/>
          <w:sz w:val="24"/>
          <w:szCs w:val="24"/>
        </w:rPr>
        <w:t>respects</w:t>
      </w:r>
      <w:r w:rsidR="00207F21">
        <w:rPr>
          <w:rFonts w:ascii="Times New Roman" w:hAnsi="Times New Roman" w:cs="Times New Roman"/>
          <w:sz w:val="24"/>
          <w:szCs w:val="24"/>
        </w:rPr>
        <w:t>, Blair was a socially conservative type of a person.</w:t>
      </w:r>
      <w:r w:rsidR="008900E5">
        <w:rPr>
          <w:rFonts w:ascii="Times New Roman" w:hAnsi="Times New Roman" w:cs="Times New Roman"/>
          <w:sz w:val="24"/>
          <w:szCs w:val="24"/>
        </w:rPr>
        <w:t xml:space="preserve"> His beliefs were </w:t>
      </w:r>
      <w:r w:rsidR="00BF0089">
        <w:rPr>
          <w:rFonts w:ascii="Times New Roman" w:hAnsi="Times New Roman" w:cs="Times New Roman"/>
          <w:sz w:val="24"/>
          <w:szCs w:val="24"/>
        </w:rPr>
        <w:t>totally</w:t>
      </w:r>
      <w:r w:rsidR="008900E5">
        <w:rPr>
          <w:rFonts w:ascii="Times New Roman" w:hAnsi="Times New Roman" w:cs="Times New Roman"/>
          <w:sz w:val="24"/>
          <w:szCs w:val="24"/>
        </w:rPr>
        <w:t xml:space="preserve"> against the radical change, and his teachings were safe and were more </w:t>
      </w:r>
      <w:r w:rsidR="00BF0089">
        <w:rPr>
          <w:rFonts w:ascii="Times New Roman" w:hAnsi="Times New Roman" w:cs="Times New Roman"/>
          <w:sz w:val="24"/>
          <w:szCs w:val="24"/>
        </w:rPr>
        <w:t>prepared</w:t>
      </w:r>
      <w:r w:rsidR="008900E5">
        <w:rPr>
          <w:rFonts w:ascii="Times New Roman" w:hAnsi="Times New Roman" w:cs="Times New Roman"/>
          <w:sz w:val="24"/>
          <w:szCs w:val="24"/>
        </w:rPr>
        <w:t xml:space="preserve"> for the upper classes.</w:t>
      </w:r>
      <w:r w:rsidR="00D63133">
        <w:rPr>
          <w:rFonts w:ascii="Times New Roman" w:hAnsi="Times New Roman" w:cs="Times New Roman"/>
          <w:sz w:val="24"/>
          <w:szCs w:val="24"/>
        </w:rPr>
        <w:t xml:space="preserve"> In his rejection of Calvinistic doctrines, he also had liberal tendencies demonstrated such as damnation, total corruption, and original sin.</w:t>
      </w:r>
    </w:p>
    <w:p w:rsidR="00F64DD8" w:rsidRDefault="0008661C" w:rsidP="009B3C03">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e main focus of Sermons is not on the questions of theology, but on the morality. Moreover, it te</w:t>
      </w:r>
      <w:r w:rsidR="006B48E5">
        <w:rPr>
          <w:rFonts w:ascii="Times New Roman" w:hAnsi="Times New Roman" w:cs="Times New Roman"/>
          <w:sz w:val="24"/>
          <w:szCs w:val="24"/>
        </w:rPr>
        <w:t>n</w:t>
      </w:r>
      <w:r>
        <w:rPr>
          <w:rFonts w:ascii="Times New Roman" w:hAnsi="Times New Roman" w:cs="Times New Roman"/>
          <w:sz w:val="24"/>
          <w:szCs w:val="24"/>
        </w:rPr>
        <w:t xml:space="preserve">ds to emphasize the moral virtue, actions in the public sphere, and patriotism </w:t>
      </w:r>
      <w:r w:rsidR="009A104C">
        <w:rPr>
          <w:rFonts w:ascii="Times New Roman" w:hAnsi="Times New Roman" w:cs="Times New Roman"/>
          <w:sz w:val="24"/>
          <w:szCs w:val="24"/>
        </w:rPr>
        <w:t>by polite secular culture.</w:t>
      </w:r>
      <w:r w:rsidR="00CD1C0C">
        <w:rPr>
          <w:rFonts w:ascii="Times New Roman" w:hAnsi="Times New Roman" w:cs="Times New Roman"/>
          <w:sz w:val="24"/>
          <w:szCs w:val="24"/>
        </w:rPr>
        <w:t xml:space="preserve"> The main aim of Blair was to encourage people for improving their natural talents by </w:t>
      </w:r>
      <w:r w:rsidR="00A072F4">
        <w:rPr>
          <w:rFonts w:ascii="Times New Roman" w:hAnsi="Times New Roman" w:cs="Times New Roman"/>
          <w:sz w:val="24"/>
          <w:szCs w:val="24"/>
        </w:rPr>
        <w:t>believing</w:t>
      </w:r>
      <w:r w:rsidR="00CD1C0C">
        <w:rPr>
          <w:rFonts w:ascii="Times New Roman" w:hAnsi="Times New Roman" w:cs="Times New Roman"/>
          <w:sz w:val="24"/>
          <w:szCs w:val="24"/>
        </w:rPr>
        <w:t xml:space="preserve"> in hard work.</w:t>
      </w:r>
      <w:r w:rsidR="00EF142F">
        <w:rPr>
          <w:rFonts w:ascii="Times New Roman" w:hAnsi="Times New Roman" w:cs="Times New Roman"/>
          <w:sz w:val="24"/>
          <w:szCs w:val="24"/>
        </w:rPr>
        <w:t xml:space="preserve"> Moreover, he believed the people bust be content with their appointed stations in the society.</w:t>
      </w:r>
      <w:r w:rsidR="009466F0">
        <w:rPr>
          <w:rFonts w:ascii="Times New Roman" w:hAnsi="Times New Roman" w:cs="Times New Roman"/>
          <w:sz w:val="24"/>
          <w:szCs w:val="24"/>
        </w:rPr>
        <w:t xml:space="preserve"> </w:t>
      </w:r>
      <w:r w:rsidR="009B2FE1">
        <w:rPr>
          <w:rFonts w:ascii="Times New Roman" w:hAnsi="Times New Roman" w:cs="Times New Roman"/>
          <w:sz w:val="24"/>
          <w:szCs w:val="24"/>
        </w:rPr>
        <w:t xml:space="preserve">Blair had a very deep impact on the society and sued to urge people for playing an active role in the </w:t>
      </w:r>
      <w:r w:rsidR="00654266">
        <w:rPr>
          <w:rFonts w:ascii="Times New Roman" w:hAnsi="Times New Roman" w:cs="Times New Roman"/>
          <w:sz w:val="24"/>
          <w:szCs w:val="24"/>
        </w:rPr>
        <w:t>society.</w:t>
      </w:r>
      <w:r w:rsidR="001C0612">
        <w:rPr>
          <w:rFonts w:ascii="Times New Roman" w:hAnsi="Times New Roman" w:cs="Times New Roman"/>
          <w:sz w:val="24"/>
          <w:szCs w:val="24"/>
        </w:rPr>
        <w:t xml:space="preserve"> He used to ask people to maintain faith in God, do good works, and enjoy the pleasures of society. </w:t>
      </w:r>
    </w:p>
    <w:p w:rsidR="006D6DB1" w:rsidRDefault="0008661C" w:rsidP="00E5617A">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ab/>
      </w:r>
      <w:r w:rsidR="008C04CE">
        <w:rPr>
          <w:rFonts w:ascii="Times New Roman" w:hAnsi="Times New Roman" w:cs="Times New Roman"/>
          <w:sz w:val="24"/>
          <w:szCs w:val="24"/>
        </w:rPr>
        <w:t>The appeal of Blair for both reason and emotion, combined with his elegant, moderate, and non-confrontational style made each Sermon's volume increasingly popular.</w:t>
      </w:r>
      <w:r w:rsidR="007443FE">
        <w:rPr>
          <w:rFonts w:ascii="Times New Roman" w:hAnsi="Times New Roman" w:cs="Times New Roman"/>
          <w:sz w:val="24"/>
          <w:szCs w:val="24"/>
        </w:rPr>
        <w:t xml:space="preserve"> Within his lifetime, the fourth edition was published. However, the fifth and the last edition was published shortly after his departure from this world.</w:t>
      </w:r>
      <w:r w:rsidR="00552873">
        <w:rPr>
          <w:rFonts w:ascii="Times New Roman" w:hAnsi="Times New Roman" w:cs="Times New Roman"/>
          <w:sz w:val="24"/>
          <w:szCs w:val="24"/>
        </w:rPr>
        <w:t xml:space="preserve"> There is no doubt that each volume of Se</w:t>
      </w:r>
      <w:r w:rsidR="009B3C03">
        <w:rPr>
          <w:rFonts w:ascii="Times New Roman" w:hAnsi="Times New Roman" w:cs="Times New Roman"/>
          <w:sz w:val="24"/>
          <w:szCs w:val="24"/>
        </w:rPr>
        <w:t>r</w:t>
      </w:r>
      <w:r w:rsidR="00552873">
        <w:rPr>
          <w:rFonts w:ascii="Times New Roman" w:hAnsi="Times New Roman" w:cs="Times New Roman"/>
          <w:sz w:val="24"/>
          <w:szCs w:val="24"/>
        </w:rPr>
        <w:t>mons met with the greatest success.</w:t>
      </w:r>
    </w:p>
    <w:p w:rsidR="00C21D1E" w:rsidRDefault="00C21D1E" w:rsidP="00E5617A">
      <w:pPr>
        <w:spacing w:line="480" w:lineRule="auto"/>
        <w:ind w:left="720"/>
        <w:rPr>
          <w:rFonts w:ascii="Times New Roman" w:hAnsi="Times New Roman" w:cs="Times New Roman"/>
          <w:sz w:val="24"/>
          <w:szCs w:val="24"/>
        </w:rPr>
      </w:pPr>
    </w:p>
    <w:p w:rsidR="00C21D1E" w:rsidRDefault="0008661C" w:rsidP="00E5617A">
      <w:pPr>
        <w:spacing w:line="480" w:lineRule="auto"/>
        <w:ind w:left="720"/>
        <w:rPr>
          <w:rFonts w:ascii="Times New Roman" w:hAnsi="Times New Roman" w:cs="Times New Roman"/>
          <w:i/>
          <w:sz w:val="24"/>
          <w:szCs w:val="24"/>
        </w:rPr>
      </w:pPr>
      <w:r>
        <w:rPr>
          <w:rFonts w:ascii="Times New Roman" w:hAnsi="Times New Roman" w:cs="Times New Roman"/>
          <w:i/>
          <w:sz w:val="24"/>
          <w:szCs w:val="24"/>
        </w:rPr>
        <w:t>Lectures on Rhetoric and Belle Lettres</w:t>
      </w:r>
    </w:p>
    <w:p w:rsidR="001A4F58" w:rsidRDefault="0008661C" w:rsidP="00E5617A">
      <w:pPr>
        <w:spacing w:line="480" w:lineRule="auto"/>
        <w:ind w:left="720"/>
        <w:rPr>
          <w:rFonts w:ascii="Times New Roman" w:hAnsi="Times New Roman" w:cs="Times New Roman"/>
          <w:sz w:val="24"/>
          <w:szCs w:val="24"/>
        </w:rPr>
      </w:pPr>
      <w:r>
        <w:rPr>
          <w:rFonts w:ascii="Times New Roman" w:hAnsi="Times New Roman" w:cs="Times New Roman"/>
          <w:sz w:val="24"/>
          <w:szCs w:val="24"/>
        </w:rPr>
        <w:tab/>
      </w:r>
      <w:r w:rsidR="00856CDB">
        <w:rPr>
          <w:rFonts w:ascii="Times New Roman" w:hAnsi="Times New Roman" w:cs="Times New Roman"/>
          <w:sz w:val="24"/>
          <w:szCs w:val="24"/>
        </w:rPr>
        <w:t>The lectures of Blair was published for the first time after he retired in the year 1783 from the position as Chair of Rhetoric and Belles Lettres at the University of Edinburgh.</w:t>
      </w:r>
      <w:r w:rsidR="00C3343B">
        <w:rPr>
          <w:rFonts w:ascii="Times New Roman" w:hAnsi="Times New Roman" w:cs="Times New Roman"/>
          <w:sz w:val="24"/>
          <w:szCs w:val="24"/>
        </w:rPr>
        <w:t xml:space="preserve"> In his published, he deemed it as quite important as his work's unauthorize</w:t>
      </w:r>
      <w:r w:rsidR="006D6883">
        <w:rPr>
          <w:rFonts w:ascii="Times New Roman" w:hAnsi="Times New Roman" w:cs="Times New Roman"/>
          <w:sz w:val="24"/>
          <w:szCs w:val="24"/>
        </w:rPr>
        <w:t>d</w:t>
      </w:r>
      <w:r w:rsidR="00C3343B">
        <w:rPr>
          <w:rFonts w:ascii="Times New Roman" w:hAnsi="Times New Roman" w:cs="Times New Roman"/>
          <w:sz w:val="24"/>
          <w:szCs w:val="24"/>
        </w:rPr>
        <w:t xml:space="preserve"> copies threatened the legacy of his </w:t>
      </w:r>
      <w:r w:rsidR="003F1E78">
        <w:rPr>
          <w:rFonts w:ascii="Times New Roman" w:hAnsi="Times New Roman" w:cs="Times New Roman"/>
          <w:sz w:val="24"/>
          <w:szCs w:val="24"/>
        </w:rPr>
        <w:t>teachings</w:t>
      </w:r>
      <w:r w:rsidR="003F1E78">
        <w:rPr>
          <w:rStyle w:val="FootnoteReference"/>
          <w:rFonts w:ascii="Times New Roman" w:hAnsi="Times New Roman" w:cs="Times New Roman"/>
          <w:sz w:val="24"/>
          <w:szCs w:val="24"/>
        </w:rPr>
        <w:footnoteReference w:id="2"/>
      </w:r>
      <w:r w:rsidR="00C3343B">
        <w:rPr>
          <w:rFonts w:ascii="Times New Roman" w:hAnsi="Times New Roman" w:cs="Times New Roman"/>
          <w:sz w:val="24"/>
          <w:szCs w:val="24"/>
        </w:rPr>
        <w:t>.</w:t>
      </w:r>
      <w:r w:rsidR="005927C4">
        <w:rPr>
          <w:rFonts w:ascii="Times New Roman" w:hAnsi="Times New Roman" w:cs="Times New Roman"/>
          <w:sz w:val="24"/>
          <w:szCs w:val="24"/>
        </w:rPr>
        <w:t xml:space="preserve"> A compilation of about 47 lectures of Blair was given to the student of the University of Edinburgh.</w:t>
      </w:r>
      <w:r w:rsidR="00D2433D">
        <w:rPr>
          <w:rFonts w:ascii="Times New Roman" w:hAnsi="Times New Roman" w:cs="Times New Roman"/>
          <w:sz w:val="24"/>
          <w:szCs w:val="24"/>
        </w:rPr>
        <w:t xml:space="preserve"> The aim of his lectures was to serve as a practical guide for youth on language and composition.</w:t>
      </w:r>
      <w:r w:rsidR="00117E77">
        <w:rPr>
          <w:rFonts w:ascii="Times New Roman" w:hAnsi="Times New Roman" w:cs="Times New Roman"/>
          <w:sz w:val="24"/>
          <w:szCs w:val="24"/>
        </w:rPr>
        <w:t xml:space="preserve"> The outcomes of this result in making Blair as the first great theorist of written discourse. </w:t>
      </w:r>
    </w:p>
    <w:p w:rsidR="00EF0350" w:rsidRDefault="0008661C" w:rsidP="00C14908">
      <w:pPr>
        <w:spacing w:line="480" w:lineRule="auto"/>
        <w:ind w:left="720"/>
        <w:rPr>
          <w:rFonts w:ascii="Times New Roman" w:hAnsi="Times New Roman" w:cs="Times New Roman"/>
          <w:sz w:val="24"/>
          <w:szCs w:val="24"/>
        </w:rPr>
      </w:pPr>
      <w:r>
        <w:rPr>
          <w:rFonts w:ascii="Times New Roman" w:hAnsi="Times New Roman" w:cs="Times New Roman"/>
          <w:sz w:val="24"/>
          <w:szCs w:val="24"/>
        </w:rPr>
        <w:tab/>
      </w:r>
      <w:r w:rsidR="009608A0">
        <w:rPr>
          <w:rFonts w:ascii="Times New Roman" w:hAnsi="Times New Roman" w:cs="Times New Roman"/>
          <w:sz w:val="24"/>
          <w:szCs w:val="24"/>
        </w:rPr>
        <w:t>It is the matter of the fact that the lectures present the radical new theories, but it is simply the only reason behind the importance of Lectu</w:t>
      </w:r>
      <w:r w:rsidR="00077338">
        <w:rPr>
          <w:rFonts w:ascii="Times New Roman" w:hAnsi="Times New Roman" w:cs="Times New Roman"/>
          <w:sz w:val="24"/>
          <w:szCs w:val="24"/>
        </w:rPr>
        <w:t>res.</w:t>
      </w:r>
      <w:r w:rsidR="00646DC2">
        <w:rPr>
          <w:rFonts w:ascii="Times New Roman" w:hAnsi="Times New Roman" w:cs="Times New Roman"/>
          <w:sz w:val="24"/>
          <w:szCs w:val="24"/>
        </w:rPr>
        <w:t xml:space="preserve"> In a number of occasions,</w:t>
      </w:r>
      <w:r w:rsidR="00EA2073">
        <w:rPr>
          <w:rFonts w:ascii="Times New Roman" w:hAnsi="Times New Roman" w:cs="Times New Roman"/>
          <w:sz w:val="24"/>
          <w:szCs w:val="24"/>
        </w:rPr>
        <w:t xml:space="preserve"> Blair himself admitted his work that it is suffusion of his understanding of modern a</w:t>
      </w:r>
      <w:r w:rsidR="00F217CE">
        <w:rPr>
          <w:rFonts w:ascii="Times New Roman" w:hAnsi="Times New Roman" w:cs="Times New Roman"/>
          <w:sz w:val="24"/>
          <w:szCs w:val="24"/>
        </w:rPr>
        <w:t>nd classical theories of language.</w:t>
      </w:r>
      <w:r w:rsidR="00FC3B72">
        <w:rPr>
          <w:rFonts w:ascii="Times New Roman" w:hAnsi="Times New Roman" w:cs="Times New Roman"/>
          <w:sz w:val="24"/>
          <w:szCs w:val="24"/>
        </w:rPr>
        <w:t xml:space="preserve"> Lectures undoubtedly draw on the classical works of theories</w:t>
      </w:r>
      <w:r w:rsidR="00C14908">
        <w:rPr>
          <w:rFonts w:ascii="Times New Roman" w:hAnsi="Times New Roman" w:cs="Times New Roman"/>
          <w:sz w:val="24"/>
          <w:szCs w:val="24"/>
        </w:rPr>
        <w:t xml:space="preserve"> such as Cicero and Quintilian </w:t>
      </w:r>
      <w:r w:rsidR="004403FD">
        <w:rPr>
          <w:rFonts w:ascii="Times New Roman" w:hAnsi="Times New Roman" w:cs="Times New Roman"/>
          <w:sz w:val="24"/>
          <w:szCs w:val="24"/>
        </w:rPr>
        <w:t>along with the combination of the modern work of Lord Kames, Burke, and Addison for becoming one of the first whole language guides.</w:t>
      </w:r>
      <w:r w:rsidR="000F4189">
        <w:rPr>
          <w:rFonts w:ascii="Times New Roman" w:hAnsi="Times New Roman" w:cs="Times New Roman"/>
          <w:sz w:val="24"/>
          <w:szCs w:val="24"/>
        </w:rPr>
        <w:t xml:space="preserve"> </w:t>
      </w:r>
      <w:r w:rsidR="000F4189">
        <w:rPr>
          <w:rFonts w:ascii="Times New Roman" w:hAnsi="Times New Roman" w:cs="Times New Roman"/>
          <w:sz w:val="24"/>
          <w:szCs w:val="24"/>
        </w:rPr>
        <w:lastRenderedPageBreak/>
        <w:t xml:space="preserve">The literature of Blair is </w:t>
      </w:r>
      <w:r w:rsidR="009242ED">
        <w:rPr>
          <w:rFonts w:ascii="Times New Roman" w:hAnsi="Times New Roman" w:cs="Times New Roman"/>
          <w:sz w:val="24"/>
          <w:szCs w:val="24"/>
        </w:rPr>
        <w:t>a comprehensive,</w:t>
      </w:r>
      <w:r w:rsidR="000F4189">
        <w:rPr>
          <w:rFonts w:ascii="Times New Roman" w:hAnsi="Times New Roman" w:cs="Times New Roman"/>
          <w:sz w:val="24"/>
          <w:szCs w:val="24"/>
        </w:rPr>
        <w:t xml:space="preserve"> accessible prescriptive composition that tends to combine centuries of theory in the form of cohesive.</w:t>
      </w:r>
    </w:p>
    <w:p w:rsidR="008C7615" w:rsidRDefault="0008661C" w:rsidP="00C14908">
      <w:pPr>
        <w:spacing w:line="480" w:lineRule="auto"/>
        <w:ind w:left="720"/>
        <w:rPr>
          <w:rFonts w:ascii="Times New Roman" w:hAnsi="Times New Roman" w:cs="Times New Roman"/>
          <w:sz w:val="24"/>
          <w:szCs w:val="24"/>
        </w:rPr>
      </w:pPr>
      <w:r>
        <w:rPr>
          <w:rFonts w:ascii="Times New Roman" w:hAnsi="Times New Roman" w:cs="Times New Roman"/>
          <w:sz w:val="24"/>
          <w:szCs w:val="24"/>
        </w:rPr>
        <w:tab/>
      </w:r>
      <w:r w:rsidR="00E371FD">
        <w:rPr>
          <w:rFonts w:ascii="Times New Roman" w:hAnsi="Times New Roman" w:cs="Times New Roman"/>
          <w:sz w:val="24"/>
          <w:szCs w:val="24"/>
        </w:rPr>
        <w:t xml:space="preserve">The Lecture has the desired aim to provide </w:t>
      </w:r>
      <w:r w:rsidR="00F628C1">
        <w:rPr>
          <w:rFonts w:ascii="Times New Roman" w:hAnsi="Times New Roman" w:cs="Times New Roman"/>
          <w:sz w:val="24"/>
          <w:szCs w:val="24"/>
        </w:rPr>
        <w:t>youth with an organized, simple guide on the value of belles and rhetoric lettres in the quest for social success and upward mobility.</w:t>
      </w:r>
      <w:r w:rsidR="00432B55">
        <w:rPr>
          <w:rFonts w:ascii="Times New Roman" w:hAnsi="Times New Roman" w:cs="Times New Roman"/>
          <w:sz w:val="24"/>
          <w:szCs w:val="24"/>
        </w:rPr>
        <w:t xml:space="preserve"> The belief of Blair was that the social cultivation along with the use of effective writing and polite literature was the key to social success.</w:t>
      </w:r>
      <w:r w:rsidR="00403849">
        <w:rPr>
          <w:rFonts w:ascii="Times New Roman" w:hAnsi="Times New Roman" w:cs="Times New Roman"/>
          <w:sz w:val="24"/>
          <w:szCs w:val="24"/>
        </w:rPr>
        <w:t xml:space="preserve"> Blair believed that the education in literature was socially useful in both of promote morality and virtue or elevate the social status of someone.</w:t>
      </w:r>
      <w:r w:rsidR="004321D7">
        <w:rPr>
          <w:rFonts w:ascii="Times New Roman" w:hAnsi="Times New Roman" w:cs="Times New Roman"/>
          <w:sz w:val="24"/>
          <w:szCs w:val="24"/>
        </w:rPr>
        <w:t xml:space="preserve"> The Lectures of Blair tends to provide the ideas on the way for composing texts.</w:t>
      </w:r>
      <w:r w:rsidR="00B1621D">
        <w:rPr>
          <w:rFonts w:ascii="Times New Roman" w:hAnsi="Times New Roman" w:cs="Times New Roman"/>
          <w:sz w:val="24"/>
          <w:szCs w:val="24"/>
        </w:rPr>
        <w:t xml:space="preserve"> Blair is notable for supping the sample writings from contemporary literature for illustrating the qualities of writings with a sole purpose for the students to identify, analyze, and imbibe those qualities</w:t>
      </w:r>
      <w:r w:rsidR="003F1E78">
        <w:rPr>
          <w:rStyle w:val="FootnoteReference"/>
          <w:rFonts w:ascii="Times New Roman" w:hAnsi="Times New Roman" w:cs="Times New Roman"/>
          <w:sz w:val="24"/>
          <w:szCs w:val="24"/>
        </w:rPr>
        <w:footnoteReference w:id="3"/>
      </w:r>
      <w:r w:rsidR="00B1621D">
        <w:rPr>
          <w:rFonts w:ascii="Times New Roman" w:hAnsi="Times New Roman" w:cs="Times New Roman"/>
          <w:sz w:val="24"/>
          <w:szCs w:val="24"/>
        </w:rPr>
        <w:t xml:space="preserve">. </w:t>
      </w:r>
    </w:p>
    <w:p w:rsidR="003F1E78" w:rsidRDefault="0008661C" w:rsidP="00C14908">
      <w:pPr>
        <w:spacing w:line="480" w:lineRule="auto"/>
        <w:ind w:left="720"/>
        <w:rPr>
          <w:rFonts w:ascii="Times New Roman" w:hAnsi="Times New Roman" w:cs="Times New Roman"/>
          <w:sz w:val="24"/>
          <w:szCs w:val="24"/>
        </w:rPr>
      </w:pPr>
      <w:r>
        <w:rPr>
          <w:rFonts w:ascii="Times New Roman" w:hAnsi="Times New Roman" w:cs="Times New Roman"/>
          <w:sz w:val="24"/>
          <w:szCs w:val="24"/>
        </w:rPr>
        <w:tab/>
      </w:r>
      <w:r w:rsidR="00A954EA">
        <w:rPr>
          <w:rFonts w:ascii="Times New Roman" w:hAnsi="Times New Roman" w:cs="Times New Roman"/>
          <w:sz w:val="24"/>
          <w:szCs w:val="24"/>
        </w:rPr>
        <w:t>The Le</w:t>
      </w:r>
      <w:r w:rsidR="006D6883">
        <w:rPr>
          <w:rFonts w:ascii="Times New Roman" w:hAnsi="Times New Roman" w:cs="Times New Roman"/>
          <w:sz w:val="24"/>
          <w:szCs w:val="24"/>
        </w:rPr>
        <w:t>ctures of Blair</w:t>
      </w:r>
      <w:r w:rsidR="00A954EA">
        <w:rPr>
          <w:rFonts w:ascii="Times New Roman" w:hAnsi="Times New Roman" w:cs="Times New Roman"/>
          <w:sz w:val="24"/>
          <w:szCs w:val="24"/>
        </w:rPr>
        <w:t xml:space="preserve"> on Rhetoric and Belles Lettres are seen to be combining the fundamental </w:t>
      </w:r>
      <w:r w:rsidR="00804485">
        <w:rPr>
          <w:rFonts w:ascii="Times New Roman" w:hAnsi="Times New Roman" w:cs="Times New Roman"/>
          <w:sz w:val="24"/>
          <w:szCs w:val="24"/>
        </w:rPr>
        <w:t>principles of belletristic rhetoric and literary theory.</w:t>
      </w:r>
      <w:r w:rsidR="00C64CD9">
        <w:rPr>
          <w:rFonts w:ascii="Times New Roman" w:hAnsi="Times New Roman" w:cs="Times New Roman"/>
          <w:sz w:val="24"/>
          <w:szCs w:val="24"/>
        </w:rPr>
        <w:t xml:space="preserve"> In the 18</w:t>
      </w:r>
      <w:r w:rsidR="00C64CD9" w:rsidRPr="00C64CD9">
        <w:rPr>
          <w:rFonts w:ascii="Times New Roman" w:hAnsi="Times New Roman" w:cs="Times New Roman"/>
          <w:sz w:val="24"/>
          <w:szCs w:val="24"/>
          <w:vertAlign w:val="superscript"/>
        </w:rPr>
        <w:t>th</w:t>
      </w:r>
      <w:r w:rsidR="00C64CD9">
        <w:rPr>
          <w:rFonts w:ascii="Times New Roman" w:hAnsi="Times New Roman" w:cs="Times New Roman"/>
          <w:sz w:val="24"/>
          <w:szCs w:val="24"/>
        </w:rPr>
        <w:t xml:space="preserve"> century, the work of Blair was considered to be the most comprehensive guide on composition.</w:t>
      </w:r>
      <w:r w:rsidR="00B20679">
        <w:rPr>
          <w:rFonts w:ascii="Times New Roman" w:hAnsi="Times New Roman" w:cs="Times New Roman"/>
          <w:sz w:val="24"/>
          <w:szCs w:val="24"/>
        </w:rPr>
        <w:t xml:space="preserve"> Blair’s work was seen to be enjoying </w:t>
      </w:r>
      <w:r w:rsidR="00AA365F">
        <w:rPr>
          <w:rFonts w:ascii="Times New Roman" w:hAnsi="Times New Roman" w:cs="Times New Roman"/>
          <w:sz w:val="24"/>
          <w:szCs w:val="24"/>
        </w:rPr>
        <w:t>tremendous success for almost a complete</w:t>
      </w:r>
      <w:r w:rsidR="00540D37">
        <w:rPr>
          <w:rFonts w:ascii="Times New Roman" w:hAnsi="Times New Roman" w:cs="Times New Roman"/>
          <w:sz w:val="24"/>
          <w:szCs w:val="24"/>
        </w:rPr>
        <w:t xml:space="preserve"> century. The reason for that is quite simple as 130 editions were published in different European languages.</w:t>
      </w:r>
      <w:r w:rsidR="00A63BDF">
        <w:rPr>
          <w:rFonts w:ascii="Times New Roman" w:hAnsi="Times New Roman" w:cs="Times New Roman"/>
          <w:sz w:val="24"/>
          <w:szCs w:val="24"/>
        </w:rPr>
        <w:t xml:space="preserve"> That work was considered to be the best seller in Europe.</w:t>
      </w:r>
      <w:r w:rsidR="0027146D">
        <w:rPr>
          <w:rFonts w:ascii="Times New Roman" w:hAnsi="Times New Roman" w:cs="Times New Roman"/>
          <w:sz w:val="24"/>
          <w:szCs w:val="24"/>
        </w:rPr>
        <w:t xml:space="preserve"> In Italy, that work was known as Ugone Blair.</w:t>
      </w:r>
    </w:p>
    <w:p w:rsidR="003F1E78" w:rsidRDefault="003F1E78">
      <w:pPr>
        <w:rPr>
          <w:rFonts w:ascii="Times New Roman" w:hAnsi="Times New Roman" w:cs="Times New Roman"/>
          <w:sz w:val="24"/>
          <w:szCs w:val="24"/>
        </w:rPr>
      </w:pPr>
      <w:r>
        <w:rPr>
          <w:rFonts w:ascii="Times New Roman" w:hAnsi="Times New Roman" w:cs="Times New Roman"/>
          <w:sz w:val="24"/>
          <w:szCs w:val="24"/>
        </w:rPr>
        <w:br w:type="page"/>
      </w:r>
    </w:p>
    <w:p w:rsidR="003C1116" w:rsidRDefault="003F1E78" w:rsidP="003F1E78">
      <w:pPr>
        <w:spacing w:line="480" w:lineRule="auto"/>
        <w:ind w:left="720"/>
        <w:jc w:val="center"/>
        <w:rPr>
          <w:rFonts w:ascii="Times New Roman" w:hAnsi="Times New Roman" w:cs="Times New Roman"/>
          <w:sz w:val="24"/>
          <w:szCs w:val="24"/>
        </w:rPr>
      </w:pPr>
      <w:r>
        <w:rPr>
          <w:rFonts w:ascii="Times New Roman" w:hAnsi="Times New Roman" w:cs="Times New Roman"/>
          <w:sz w:val="24"/>
          <w:szCs w:val="24"/>
        </w:rPr>
        <w:lastRenderedPageBreak/>
        <w:t>End Notes</w:t>
      </w:r>
    </w:p>
    <w:p w:rsidR="003F1E78" w:rsidRPr="003F1E78" w:rsidRDefault="003F1E78" w:rsidP="003F1E78">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3F1E78">
        <w:rPr>
          <w:rFonts w:ascii="Times New Roman" w:hAnsi="Times New Roman" w:cs="Times New Roman"/>
          <w:sz w:val="24"/>
        </w:rPr>
        <w:t xml:space="preserve">Broadie, Alexander. “Scottish Philosophy in the 18th Century.” In </w:t>
      </w:r>
      <w:r w:rsidRPr="003F1E78">
        <w:rPr>
          <w:rFonts w:ascii="Times New Roman" w:hAnsi="Times New Roman" w:cs="Times New Roman"/>
          <w:i/>
          <w:iCs/>
          <w:sz w:val="24"/>
        </w:rPr>
        <w:t>The Stanford Encyclopedia of Philosophy</w:t>
      </w:r>
      <w:r w:rsidRPr="003F1E78">
        <w:rPr>
          <w:rFonts w:ascii="Times New Roman" w:hAnsi="Times New Roman" w:cs="Times New Roman"/>
          <w:sz w:val="24"/>
        </w:rPr>
        <w:t>, edited by Edward N. Zalta, Winter 2017. Metaphysics Research Lab, Stanford University, 2017. https://plato.stanford.edu/archives/win2017/entries/scottish-18th/.</w:t>
      </w:r>
    </w:p>
    <w:p w:rsidR="003F1E78" w:rsidRPr="003F1E78" w:rsidRDefault="003F1E78" w:rsidP="003F1E78">
      <w:pPr>
        <w:pStyle w:val="Bibliography"/>
        <w:rPr>
          <w:rFonts w:ascii="Times New Roman" w:hAnsi="Times New Roman" w:cs="Times New Roman"/>
          <w:sz w:val="24"/>
        </w:rPr>
      </w:pPr>
      <w:r w:rsidRPr="003F1E78">
        <w:rPr>
          <w:rFonts w:ascii="Times New Roman" w:hAnsi="Times New Roman" w:cs="Times New Roman"/>
          <w:sz w:val="24"/>
        </w:rPr>
        <w:t xml:space="preserve">Christie, William. “Public Lectures on Literature and the Birth of ‘English.’” </w:t>
      </w:r>
      <w:r w:rsidRPr="003F1E78">
        <w:rPr>
          <w:rFonts w:ascii="Times New Roman" w:hAnsi="Times New Roman" w:cs="Times New Roman"/>
          <w:i/>
          <w:iCs/>
          <w:sz w:val="24"/>
        </w:rPr>
        <w:t>New Pilgrimages</w:t>
      </w:r>
      <w:r w:rsidRPr="003F1E78">
        <w:rPr>
          <w:rFonts w:ascii="Times New Roman" w:hAnsi="Times New Roman" w:cs="Times New Roman"/>
          <w:sz w:val="24"/>
        </w:rPr>
        <w:t>, 2015, 147.</w:t>
      </w:r>
    </w:p>
    <w:p w:rsidR="003F1E78" w:rsidRPr="00C14908" w:rsidRDefault="003F1E78" w:rsidP="003F1E78">
      <w:pPr>
        <w:spacing w:line="480" w:lineRule="auto"/>
        <w:ind w:left="720"/>
        <w:rPr>
          <w:rFonts w:ascii="Times New Roman" w:hAnsi="Times New Roman" w:cs="Times New Roman"/>
          <w:sz w:val="24"/>
          <w:szCs w:val="24"/>
        </w:rPr>
      </w:pPr>
      <w:r>
        <w:rPr>
          <w:rFonts w:ascii="Times New Roman" w:hAnsi="Times New Roman" w:cs="Times New Roman"/>
          <w:sz w:val="24"/>
          <w:szCs w:val="24"/>
        </w:rPr>
        <w:fldChar w:fldCharType="end"/>
      </w:r>
    </w:p>
    <w:sectPr w:rsidR="003F1E78" w:rsidRPr="00C14908" w:rsidSect="00C05496">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5C8F" w:rsidRDefault="00D35C8F">
      <w:pPr>
        <w:spacing w:after="0" w:line="240" w:lineRule="auto"/>
      </w:pPr>
      <w:r>
        <w:separator/>
      </w:r>
    </w:p>
  </w:endnote>
  <w:endnote w:type="continuationSeparator" w:id="0">
    <w:p w:rsidR="00D35C8F" w:rsidRDefault="00D3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5C8F" w:rsidRDefault="00D35C8F">
      <w:pPr>
        <w:spacing w:after="0" w:line="240" w:lineRule="auto"/>
      </w:pPr>
      <w:r>
        <w:separator/>
      </w:r>
    </w:p>
  </w:footnote>
  <w:footnote w:type="continuationSeparator" w:id="0">
    <w:p w:rsidR="00D35C8F" w:rsidRDefault="00D35C8F">
      <w:pPr>
        <w:spacing w:after="0" w:line="240" w:lineRule="auto"/>
      </w:pPr>
      <w:r>
        <w:continuationSeparator/>
      </w:r>
    </w:p>
  </w:footnote>
  <w:footnote w:id="1">
    <w:p w:rsidR="003F1E78" w:rsidRPr="003F1E78" w:rsidRDefault="003F1E78">
      <w:pPr>
        <w:pStyle w:val="FootnoteText"/>
        <w:rPr>
          <w:rFonts w:ascii="Times New Roman" w:hAnsi="Times New Roman" w:cs="Times New Roman"/>
        </w:rPr>
      </w:pPr>
      <w:r w:rsidRPr="003F1E78">
        <w:rPr>
          <w:rStyle w:val="FootnoteReference"/>
          <w:rFonts w:ascii="Times New Roman" w:hAnsi="Times New Roman" w:cs="Times New Roman"/>
        </w:rPr>
        <w:footnoteRef/>
      </w:r>
      <w:r w:rsidRPr="003F1E78">
        <w:rPr>
          <w:rFonts w:ascii="Times New Roman" w:hAnsi="Times New Roman" w:cs="Times New Roman"/>
        </w:rPr>
        <w:t xml:space="preserve"> </w:t>
      </w:r>
      <w:r w:rsidRPr="003F1E78">
        <w:rPr>
          <w:rFonts w:ascii="Times New Roman" w:hAnsi="Times New Roman" w:cs="Times New Roman"/>
        </w:rPr>
        <w:fldChar w:fldCharType="begin"/>
      </w:r>
      <w:r w:rsidRPr="003F1E78">
        <w:rPr>
          <w:rFonts w:ascii="Times New Roman" w:hAnsi="Times New Roman" w:cs="Times New Roman"/>
        </w:rPr>
        <w:instrText xml:space="preserve"> ADDIN ZOTERO_ITEM CSL_CITATION {"citationID":"09gxvZjT","properties":{"formattedCitation":"{\\rtf Alexander Broadie, \\uc0\\u8220{}Scottish Philosophy in the 18th Century,\\uc0\\u8221{} in {\\i{}The Stanford Encyclopedia of Philosophy}, ed. Edward N. Zalta, Winter 2017 (Metaphysics Research Lab, Stanford University, 2017), https://plato.stanford.edu/archives/win2017/entries/scottish-18th/.}","plainCitation":"Alexander Broadie, “Scottish Philosophy in the 18th Century,” in The Stanford Encyclopedia of Philosophy, ed. Edward N. Zalta, Winter 2017 (Metaphysics Research Lab, Stanford University, 2017), https://plato.stanford.edu/archives/win2017/entries/scottish-18th/."},"citationItems":[{"id":5,"uris":["http://zotero.org/users/local/Swoep9zl/items/QI4XVPK4"],"uri":["http://zotero.org/users/local/Swoep9zl/items/QI4XVPK4"],"itemData":{"id":5,"type":"chapter","title":"Scottish Philosophy in the 18th Century","container-title":"The Stanford Encyclopedia of Philosophy","publisher":"Metaphysics Research Lab, Stanford University","edition":"Winter 2017","source":"Stanford Encyclopedia of Philosophy","abstract":"Philosophy was at the core of the eighteenth century movement known asthe Scottish Enlightenment. The movement included major figures, suchas Francis Hutcheson, David Hume, Adam Smith, Thomas Reid and AdamFerguson, and also many others who produced notable works, such asGershom Carmichael, Archibald Campbell, George Turnbull, GeorgeCampbell, James Beattie, Alexander Gerard, Henry Home (Lord Kames) andDugald Stewart. I discuss some of the leading ideas of these thinkers,though paying less attention than I otherwise would to Hume, Smith andReid, who have separate Encyclopedia entries. Amongst the topicscovered in this entry are aesthetics (particularly Hutcheson’s),Moral philosophy (particularly Hutcheson’s and Smith’s),Turnbull’s providential naturalism, Kames’s doctrines ondivine goodness and human freedom, Campbell’s criticism of theHumean account of miracles, the philosophy of rhetoric,Ferguson’s criticism of the idea of a state of nature, andfinally the concept of conjectural history, a concept especiallyassociated with Dugald Stewart.","URL":"https://plato.stanford.edu/archives/win2017/entries/scottish-18th/","author":[{"family":"Broadie","given":"Alexander"}],"editor":[{"family":"Zalta","given":"Edward N."}],"issued":{"date-parts":[["2017"]]},"accessed":{"date-parts":[["2019",1,25]]}}}],"schema":"https://github.com/citation-style-language/schema/raw/master/csl-citation.json"} </w:instrText>
      </w:r>
      <w:r w:rsidRPr="003F1E78">
        <w:rPr>
          <w:rFonts w:ascii="Times New Roman" w:hAnsi="Times New Roman" w:cs="Times New Roman"/>
        </w:rPr>
        <w:fldChar w:fldCharType="separate"/>
      </w:r>
      <w:r w:rsidRPr="003F1E78">
        <w:rPr>
          <w:rFonts w:ascii="Times New Roman" w:hAnsi="Times New Roman" w:cs="Times New Roman"/>
          <w:szCs w:val="24"/>
        </w:rPr>
        <w:t xml:space="preserve">Alexander Broadie, “Scottish Philosophy in the 18th Century,” in </w:t>
      </w:r>
      <w:r w:rsidRPr="003F1E78">
        <w:rPr>
          <w:rFonts w:ascii="Times New Roman" w:hAnsi="Times New Roman" w:cs="Times New Roman"/>
          <w:i/>
          <w:iCs/>
          <w:szCs w:val="24"/>
        </w:rPr>
        <w:t>The Stanford Encyclopedia of Philosophy</w:t>
      </w:r>
      <w:r w:rsidRPr="003F1E78">
        <w:rPr>
          <w:rFonts w:ascii="Times New Roman" w:hAnsi="Times New Roman" w:cs="Times New Roman"/>
          <w:szCs w:val="24"/>
        </w:rPr>
        <w:t>, ed. Edward N. Zalta, Winter 2017 (Metaphysics Research Lab, Stanford University, 2017), https://plato.stanford.edu/archives/win2017/entries/scottish-18th/.</w:t>
      </w:r>
      <w:r w:rsidRPr="003F1E78">
        <w:rPr>
          <w:rFonts w:ascii="Times New Roman" w:hAnsi="Times New Roman" w:cs="Times New Roman"/>
        </w:rPr>
        <w:fldChar w:fldCharType="end"/>
      </w:r>
    </w:p>
  </w:footnote>
  <w:footnote w:id="2">
    <w:p w:rsidR="003F1E78" w:rsidRPr="003F1E78" w:rsidRDefault="003F1E78">
      <w:pPr>
        <w:pStyle w:val="FootnoteText"/>
        <w:rPr>
          <w:rFonts w:ascii="Times New Roman" w:hAnsi="Times New Roman" w:cs="Times New Roman"/>
        </w:rPr>
      </w:pPr>
      <w:r w:rsidRPr="003F1E78">
        <w:rPr>
          <w:rStyle w:val="FootnoteReference"/>
          <w:rFonts w:ascii="Times New Roman" w:hAnsi="Times New Roman" w:cs="Times New Roman"/>
        </w:rPr>
        <w:footnoteRef/>
      </w:r>
      <w:r w:rsidRPr="003F1E78">
        <w:rPr>
          <w:rFonts w:ascii="Times New Roman" w:hAnsi="Times New Roman" w:cs="Times New Roman"/>
        </w:rPr>
        <w:t xml:space="preserve"> </w:t>
      </w:r>
      <w:r w:rsidRPr="003F1E78">
        <w:rPr>
          <w:rFonts w:ascii="Times New Roman" w:hAnsi="Times New Roman" w:cs="Times New Roman"/>
        </w:rPr>
        <w:fldChar w:fldCharType="begin"/>
      </w:r>
      <w:r w:rsidRPr="003F1E78">
        <w:rPr>
          <w:rFonts w:ascii="Times New Roman" w:hAnsi="Times New Roman" w:cs="Times New Roman"/>
        </w:rPr>
        <w:instrText xml:space="preserve"> ADDIN ZOTERO_ITEM CSL_CITATION {"citationID":"FMshNY0D","properties":{"formattedCitation":"{\\rtf William Christie, \\uc0\\u8220{}Public Lectures on Literature and the Birth of \\uc0\\u8216{}English,\\uc0\\u8217{}\\uc0\\u8221{} {\\i{}New Pilgrimages}, 2015, 147.}","plainCitation":"William Christie, “Public Lectures on Literature and the Birth of ‘English,’” New Pilgrimages, 2015, 147."},"citationItems":[{"id":9,"uris":["http://zotero.org/users/local/Swoep9zl/items/EKDWGBUK"],"uri":["http://zotero.org/users/local/Swoep9zl/items/EKDWGBUK"],"itemData":{"id":9,"type":"article-journal","title":"Public Lectures on Literature and the Birth of “English”","container-title":"New Pilgrimages","page":"147","author":[{"family":"Christie","given":"William"}],"issued":{"date-parts":[["2015"]]}}}],"schema":"https://github.com/citation-style-language/schema/raw/master/csl-citation.json"} </w:instrText>
      </w:r>
      <w:r w:rsidRPr="003F1E78">
        <w:rPr>
          <w:rFonts w:ascii="Times New Roman" w:hAnsi="Times New Roman" w:cs="Times New Roman"/>
        </w:rPr>
        <w:fldChar w:fldCharType="separate"/>
      </w:r>
      <w:r w:rsidRPr="003F1E78">
        <w:rPr>
          <w:rFonts w:ascii="Times New Roman" w:hAnsi="Times New Roman" w:cs="Times New Roman"/>
          <w:szCs w:val="24"/>
        </w:rPr>
        <w:t xml:space="preserve">William Christie, “Public Lectures on Literature and the Birth of ‘English,’” </w:t>
      </w:r>
      <w:r w:rsidRPr="003F1E78">
        <w:rPr>
          <w:rFonts w:ascii="Times New Roman" w:hAnsi="Times New Roman" w:cs="Times New Roman"/>
          <w:i/>
          <w:iCs/>
          <w:szCs w:val="24"/>
        </w:rPr>
        <w:t>New Pilgrimages</w:t>
      </w:r>
      <w:r w:rsidRPr="003F1E78">
        <w:rPr>
          <w:rFonts w:ascii="Times New Roman" w:hAnsi="Times New Roman" w:cs="Times New Roman"/>
          <w:szCs w:val="24"/>
        </w:rPr>
        <w:t>, 2015, 147.</w:t>
      </w:r>
      <w:r w:rsidRPr="003F1E78">
        <w:rPr>
          <w:rFonts w:ascii="Times New Roman" w:hAnsi="Times New Roman" w:cs="Times New Roman"/>
        </w:rPr>
        <w:fldChar w:fldCharType="end"/>
      </w:r>
    </w:p>
  </w:footnote>
  <w:footnote w:id="3">
    <w:p w:rsidR="003F1E78" w:rsidRPr="003F1E78" w:rsidRDefault="003F1E78">
      <w:pPr>
        <w:pStyle w:val="FootnoteText"/>
        <w:rPr>
          <w:rFonts w:ascii="Times New Roman" w:hAnsi="Times New Roman" w:cs="Times New Roman"/>
        </w:rPr>
      </w:pPr>
      <w:r w:rsidRPr="003F1E78">
        <w:rPr>
          <w:rStyle w:val="FootnoteReference"/>
          <w:rFonts w:ascii="Times New Roman" w:hAnsi="Times New Roman" w:cs="Times New Roman"/>
        </w:rPr>
        <w:footnoteRef/>
      </w:r>
      <w:r w:rsidRPr="003F1E78">
        <w:rPr>
          <w:rFonts w:ascii="Times New Roman" w:hAnsi="Times New Roman" w:cs="Times New Roman"/>
        </w:rPr>
        <w:t xml:space="preserve"> </w:t>
      </w:r>
      <w:r w:rsidRPr="003F1E78">
        <w:rPr>
          <w:rFonts w:ascii="Times New Roman" w:hAnsi="Times New Roman" w:cs="Times New Roman"/>
        </w:rPr>
        <w:fldChar w:fldCharType="begin"/>
      </w:r>
      <w:r w:rsidRPr="003F1E78">
        <w:rPr>
          <w:rFonts w:ascii="Times New Roman" w:hAnsi="Times New Roman" w:cs="Times New Roman"/>
        </w:rPr>
        <w:instrText xml:space="preserve"> ADDIN ZOTERO_ITEM CSL_CITATION {"citationID":"qO3cdVPm","properties":{"formattedCitation":"Christie.","plainCitation":"Christie."},"citationItems":[{"id":9,"uris":["http://zotero.org/users/local/Swoep9zl/items/EKDWGBUK"],"uri":["http://zotero.org/users/local/Swoep9zl/items/EKDWGBUK"],"itemData":{"id":9,"type":"article-journal","title":"Public Lectures on Literature and the Birth of “English”","container-title":"New Pilgrimages","page":"147","author":[{"family":"Christie","given":"William"}],"issued":{"date-parts":[["2015"]]}}}],"schema":"https://github.com/citation-style-language/schema/raw/master/csl-citation.json"} </w:instrText>
      </w:r>
      <w:r w:rsidRPr="003F1E78">
        <w:rPr>
          <w:rFonts w:ascii="Times New Roman" w:hAnsi="Times New Roman" w:cs="Times New Roman"/>
        </w:rPr>
        <w:fldChar w:fldCharType="separate"/>
      </w:r>
      <w:r w:rsidRPr="003F1E78">
        <w:rPr>
          <w:rFonts w:ascii="Times New Roman" w:hAnsi="Times New Roman" w:cs="Times New Roman"/>
        </w:rPr>
        <w:t>Christie.</w:t>
      </w:r>
      <w:r w:rsidRPr="003F1E78">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27BF" w:rsidRPr="00267851" w:rsidRDefault="0008661C" w:rsidP="005B734B">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C301A5">
      <w:rPr>
        <w:rFonts w:ascii="Times New Roman" w:hAnsi="Times New Roman" w:cs="Times New Roman"/>
        <w:noProof/>
        <w:sz w:val="24"/>
        <w:szCs w:val="24"/>
      </w:rPr>
      <w:t>7</w:t>
    </w:r>
    <w:r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BA331A"/>
    <w:multiLevelType w:val="hybridMultilevel"/>
    <w:tmpl w:val="F5F0B2B6"/>
    <w:lvl w:ilvl="0" w:tplc="9E3CFD7E">
      <w:start w:val="1"/>
      <w:numFmt w:val="decimal"/>
      <w:lvlText w:val="%1."/>
      <w:lvlJc w:val="left"/>
      <w:pPr>
        <w:ind w:left="720" w:hanging="360"/>
      </w:pPr>
    </w:lvl>
    <w:lvl w:ilvl="1" w:tplc="991C6C80" w:tentative="1">
      <w:start w:val="1"/>
      <w:numFmt w:val="lowerLetter"/>
      <w:lvlText w:val="%2."/>
      <w:lvlJc w:val="left"/>
      <w:pPr>
        <w:ind w:left="1440" w:hanging="360"/>
      </w:pPr>
    </w:lvl>
    <w:lvl w:ilvl="2" w:tplc="FFCCDC70" w:tentative="1">
      <w:start w:val="1"/>
      <w:numFmt w:val="lowerRoman"/>
      <w:lvlText w:val="%3."/>
      <w:lvlJc w:val="right"/>
      <w:pPr>
        <w:ind w:left="2160" w:hanging="180"/>
      </w:pPr>
    </w:lvl>
    <w:lvl w:ilvl="3" w:tplc="59162640" w:tentative="1">
      <w:start w:val="1"/>
      <w:numFmt w:val="decimal"/>
      <w:lvlText w:val="%4."/>
      <w:lvlJc w:val="left"/>
      <w:pPr>
        <w:ind w:left="2880" w:hanging="360"/>
      </w:pPr>
    </w:lvl>
    <w:lvl w:ilvl="4" w:tplc="C03693E6" w:tentative="1">
      <w:start w:val="1"/>
      <w:numFmt w:val="lowerLetter"/>
      <w:lvlText w:val="%5."/>
      <w:lvlJc w:val="left"/>
      <w:pPr>
        <w:ind w:left="3600" w:hanging="360"/>
      </w:pPr>
    </w:lvl>
    <w:lvl w:ilvl="5" w:tplc="4C281546" w:tentative="1">
      <w:start w:val="1"/>
      <w:numFmt w:val="lowerRoman"/>
      <w:lvlText w:val="%6."/>
      <w:lvlJc w:val="right"/>
      <w:pPr>
        <w:ind w:left="4320" w:hanging="180"/>
      </w:pPr>
    </w:lvl>
    <w:lvl w:ilvl="6" w:tplc="8BFE13A6" w:tentative="1">
      <w:start w:val="1"/>
      <w:numFmt w:val="decimal"/>
      <w:lvlText w:val="%7."/>
      <w:lvlJc w:val="left"/>
      <w:pPr>
        <w:ind w:left="5040" w:hanging="360"/>
      </w:pPr>
    </w:lvl>
    <w:lvl w:ilvl="7" w:tplc="416635F4" w:tentative="1">
      <w:start w:val="1"/>
      <w:numFmt w:val="lowerLetter"/>
      <w:lvlText w:val="%8."/>
      <w:lvlJc w:val="left"/>
      <w:pPr>
        <w:ind w:left="5760" w:hanging="360"/>
      </w:pPr>
    </w:lvl>
    <w:lvl w:ilvl="8" w:tplc="2050FF28" w:tentative="1">
      <w:start w:val="1"/>
      <w:numFmt w:val="lowerRoman"/>
      <w:lvlText w:val="%9."/>
      <w:lvlJc w:val="right"/>
      <w:pPr>
        <w:ind w:left="6480" w:hanging="180"/>
      </w:pPr>
    </w:lvl>
  </w:abstractNum>
  <w:abstractNum w:abstractNumId="1">
    <w:nsid w:val="5FA51264"/>
    <w:multiLevelType w:val="hybridMultilevel"/>
    <w:tmpl w:val="8BE2C9E2"/>
    <w:lvl w:ilvl="0" w:tplc="B266909C">
      <w:start w:val="1"/>
      <w:numFmt w:val="decimal"/>
      <w:lvlText w:val="%1."/>
      <w:lvlJc w:val="left"/>
      <w:pPr>
        <w:ind w:left="720" w:hanging="360"/>
      </w:pPr>
    </w:lvl>
    <w:lvl w:ilvl="1" w:tplc="359C2160" w:tentative="1">
      <w:start w:val="1"/>
      <w:numFmt w:val="lowerLetter"/>
      <w:lvlText w:val="%2."/>
      <w:lvlJc w:val="left"/>
      <w:pPr>
        <w:ind w:left="1440" w:hanging="360"/>
      </w:pPr>
    </w:lvl>
    <w:lvl w:ilvl="2" w:tplc="AE044FFA" w:tentative="1">
      <w:start w:val="1"/>
      <w:numFmt w:val="lowerRoman"/>
      <w:lvlText w:val="%3."/>
      <w:lvlJc w:val="right"/>
      <w:pPr>
        <w:ind w:left="2160" w:hanging="180"/>
      </w:pPr>
    </w:lvl>
    <w:lvl w:ilvl="3" w:tplc="BA247A0A" w:tentative="1">
      <w:start w:val="1"/>
      <w:numFmt w:val="decimal"/>
      <w:lvlText w:val="%4."/>
      <w:lvlJc w:val="left"/>
      <w:pPr>
        <w:ind w:left="2880" w:hanging="360"/>
      </w:pPr>
    </w:lvl>
    <w:lvl w:ilvl="4" w:tplc="51C2E40A" w:tentative="1">
      <w:start w:val="1"/>
      <w:numFmt w:val="lowerLetter"/>
      <w:lvlText w:val="%5."/>
      <w:lvlJc w:val="left"/>
      <w:pPr>
        <w:ind w:left="3600" w:hanging="360"/>
      </w:pPr>
    </w:lvl>
    <w:lvl w:ilvl="5" w:tplc="F422639E" w:tentative="1">
      <w:start w:val="1"/>
      <w:numFmt w:val="lowerRoman"/>
      <w:lvlText w:val="%6."/>
      <w:lvlJc w:val="right"/>
      <w:pPr>
        <w:ind w:left="4320" w:hanging="180"/>
      </w:pPr>
    </w:lvl>
    <w:lvl w:ilvl="6" w:tplc="2FCC339A" w:tentative="1">
      <w:start w:val="1"/>
      <w:numFmt w:val="decimal"/>
      <w:lvlText w:val="%7."/>
      <w:lvlJc w:val="left"/>
      <w:pPr>
        <w:ind w:left="5040" w:hanging="360"/>
      </w:pPr>
    </w:lvl>
    <w:lvl w:ilvl="7" w:tplc="E0F80A82" w:tentative="1">
      <w:start w:val="1"/>
      <w:numFmt w:val="lowerLetter"/>
      <w:lvlText w:val="%8."/>
      <w:lvlJc w:val="left"/>
      <w:pPr>
        <w:ind w:left="5760" w:hanging="360"/>
      </w:pPr>
    </w:lvl>
    <w:lvl w:ilvl="8" w:tplc="5BF8C592" w:tentative="1">
      <w:start w:val="1"/>
      <w:numFmt w:val="lowerRoman"/>
      <w:lvlText w:val="%9."/>
      <w:lvlJc w:val="right"/>
      <w:pPr>
        <w:ind w:left="6480" w:hanging="180"/>
      </w:pPr>
    </w:lvl>
  </w:abstractNum>
  <w:abstractNum w:abstractNumId="2">
    <w:nsid w:val="61E973BB"/>
    <w:multiLevelType w:val="hybridMultilevel"/>
    <w:tmpl w:val="17F43478"/>
    <w:lvl w:ilvl="0" w:tplc="81B6A06E">
      <w:start w:val="1"/>
      <w:numFmt w:val="bullet"/>
      <w:lvlText w:val=""/>
      <w:lvlJc w:val="left"/>
      <w:pPr>
        <w:ind w:left="1440" w:hanging="360"/>
      </w:pPr>
      <w:rPr>
        <w:rFonts w:ascii="Symbol" w:hAnsi="Symbol" w:hint="default"/>
      </w:rPr>
    </w:lvl>
    <w:lvl w:ilvl="1" w:tplc="3D80DA36" w:tentative="1">
      <w:start w:val="1"/>
      <w:numFmt w:val="bullet"/>
      <w:lvlText w:val="o"/>
      <w:lvlJc w:val="left"/>
      <w:pPr>
        <w:ind w:left="2160" w:hanging="360"/>
      </w:pPr>
      <w:rPr>
        <w:rFonts w:ascii="Courier New" w:hAnsi="Courier New" w:cs="Courier New" w:hint="default"/>
      </w:rPr>
    </w:lvl>
    <w:lvl w:ilvl="2" w:tplc="C2FCBF8E" w:tentative="1">
      <w:start w:val="1"/>
      <w:numFmt w:val="bullet"/>
      <w:lvlText w:val=""/>
      <w:lvlJc w:val="left"/>
      <w:pPr>
        <w:ind w:left="2880" w:hanging="360"/>
      </w:pPr>
      <w:rPr>
        <w:rFonts w:ascii="Wingdings" w:hAnsi="Wingdings" w:hint="default"/>
      </w:rPr>
    </w:lvl>
    <w:lvl w:ilvl="3" w:tplc="63F42856" w:tentative="1">
      <w:start w:val="1"/>
      <w:numFmt w:val="bullet"/>
      <w:lvlText w:val=""/>
      <w:lvlJc w:val="left"/>
      <w:pPr>
        <w:ind w:left="3600" w:hanging="360"/>
      </w:pPr>
      <w:rPr>
        <w:rFonts w:ascii="Symbol" w:hAnsi="Symbol" w:hint="default"/>
      </w:rPr>
    </w:lvl>
    <w:lvl w:ilvl="4" w:tplc="AE208BBE" w:tentative="1">
      <w:start w:val="1"/>
      <w:numFmt w:val="bullet"/>
      <w:lvlText w:val="o"/>
      <w:lvlJc w:val="left"/>
      <w:pPr>
        <w:ind w:left="4320" w:hanging="360"/>
      </w:pPr>
      <w:rPr>
        <w:rFonts w:ascii="Courier New" w:hAnsi="Courier New" w:cs="Courier New" w:hint="default"/>
      </w:rPr>
    </w:lvl>
    <w:lvl w:ilvl="5" w:tplc="70D4E550" w:tentative="1">
      <w:start w:val="1"/>
      <w:numFmt w:val="bullet"/>
      <w:lvlText w:val=""/>
      <w:lvlJc w:val="left"/>
      <w:pPr>
        <w:ind w:left="5040" w:hanging="360"/>
      </w:pPr>
      <w:rPr>
        <w:rFonts w:ascii="Wingdings" w:hAnsi="Wingdings" w:hint="default"/>
      </w:rPr>
    </w:lvl>
    <w:lvl w:ilvl="6" w:tplc="CE145B3C" w:tentative="1">
      <w:start w:val="1"/>
      <w:numFmt w:val="bullet"/>
      <w:lvlText w:val=""/>
      <w:lvlJc w:val="left"/>
      <w:pPr>
        <w:ind w:left="5760" w:hanging="360"/>
      </w:pPr>
      <w:rPr>
        <w:rFonts w:ascii="Symbol" w:hAnsi="Symbol" w:hint="default"/>
      </w:rPr>
    </w:lvl>
    <w:lvl w:ilvl="7" w:tplc="85D81FA0" w:tentative="1">
      <w:start w:val="1"/>
      <w:numFmt w:val="bullet"/>
      <w:lvlText w:val="o"/>
      <w:lvlJc w:val="left"/>
      <w:pPr>
        <w:ind w:left="6480" w:hanging="360"/>
      </w:pPr>
      <w:rPr>
        <w:rFonts w:ascii="Courier New" w:hAnsi="Courier New" w:cs="Courier New" w:hint="default"/>
      </w:rPr>
    </w:lvl>
    <w:lvl w:ilvl="8" w:tplc="90385132" w:tentative="1">
      <w:start w:val="1"/>
      <w:numFmt w:val="bullet"/>
      <w:lvlText w:val=""/>
      <w:lvlJc w:val="left"/>
      <w:pPr>
        <w:ind w:left="7200" w:hanging="360"/>
      </w:pPr>
      <w:rPr>
        <w:rFonts w:ascii="Wingdings" w:hAnsi="Wingdings" w:hint="default"/>
      </w:rPr>
    </w:lvl>
  </w:abstractNum>
  <w:abstractNum w:abstractNumId="3">
    <w:nsid w:val="7E7E7D54"/>
    <w:multiLevelType w:val="hybridMultilevel"/>
    <w:tmpl w:val="867839FA"/>
    <w:lvl w:ilvl="0" w:tplc="80BC416E">
      <w:start w:val="1"/>
      <w:numFmt w:val="decimal"/>
      <w:lvlText w:val="%1."/>
      <w:lvlJc w:val="left"/>
      <w:pPr>
        <w:ind w:left="720" w:hanging="360"/>
      </w:pPr>
    </w:lvl>
    <w:lvl w:ilvl="1" w:tplc="8F32DA22" w:tentative="1">
      <w:start w:val="1"/>
      <w:numFmt w:val="lowerLetter"/>
      <w:lvlText w:val="%2."/>
      <w:lvlJc w:val="left"/>
      <w:pPr>
        <w:ind w:left="1440" w:hanging="360"/>
      </w:pPr>
    </w:lvl>
    <w:lvl w:ilvl="2" w:tplc="C5561280" w:tentative="1">
      <w:start w:val="1"/>
      <w:numFmt w:val="lowerRoman"/>
      <w:lvlText w:val="%3."/>
      <w:lvlJc w:val="right"/>
      <w:pPr>
        <w:ind w:left="2160" w:hanging="180"/>
      </w:pPr>
    </w:lvl>
    <w:lvl w:ilvl="3" w:tplc="3EB2A952" w:tentative="1">
      <w:start w:val="1"/>
      <w:numFmt w:val="decimal"/>
      <w:lvlText w:val="%4."/>
      <w:lvlJc w:val="left"/>
      <w:pPr>
        <w:ind w:left="2880" w:hanging="360"/>
      </w:pPr>
    </w:lvl>
    <w:lvl w:ilvl="4" w:tplc="28861B0E" w:tentative="1">
      <w:start w:val="1"/>
      <w:numFmt w:val="lowerLetter"/>
      <w:lvlText w:val="%5."/>
      <w:lvlJc w:val="left"/>
      <w:pPr>
        <w:ind w:left="3600" w:hanging="360"/>
      </w:pPr>
    </w:lvl>
    <w:lvl w:ilvl="5" w:tplc="3E722DEA" w:tentative="1">
      <w:start w:val="1"/>
      <w:numFmt w:val="lowerRoman"/>
      <w:lvlText w:val="%6."/>
      <w:lvlJc w:val="right"/>
      <w:pPr>
        <w:ind w:left="4320" w:hanging="180"/>
      </w:pPr>
    </w:lvl>
    <w:lvl w:ilvl="6" w:tplc="EEB42B9A" w:tentative="1">
      <w:start w:val="1"/>
      <w:numFmt w:val="decimal"/>
      <w:lvlText w:val="%7."/>
      <w:lvlJc w:val="left"/>
      <w:pPr>
        <w:ind w:left="5040" w:hanging="360"/>
      </w:pPr>
    </w:lvl>
    <w:lvl w:ilvl="7" w:tplc="328C832A" w:tentative="1">
      <w:start w:val="1"/>
      <w:numFmt w:val="lowerLetter"/>
      <w:lvlText w:val="%8."/>
      <w:lvlJc w:val="left"/>
      <w:pPr>
        <w:ind w:left="5760" w:hanging="360"/>
      </w:pPr>
    </w:lvl>
    <w:lvl w:ilvl="8" w:tplc="687CDD0E"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GxMDQ0tjAxAAMlHaXg1OLizPw8kALTWgD8ImDULAAAAA=="/>
  </w:docVars>
  <w:rsids>
    <w:rsidRoot w:val="0008177B"/>
    <w:rsid w:val="000011A3"/>
    <w:rsid w:val="00002AC0"/>
    <w:rsid w:val="000037D0"/>
    <w:rsid w:val="00012FAA"/>
    <w:rsid w:val="000172C0"/>
    <w:rsid w:val="00024ABE"/>
    <w:rsid w:val="00027894"/>
    <w:rsid w:val="0003046B"/>
    <w:rsid w:val="00030EE1"/>
    <w:rsid w:val="00034139"/>
    <w:rsid w:val="00037D2A"/>
    <w:rsid w:val="000425CC"/>
    <w:rsid w:val="00065755"/>
    <w:rsid w:val="00073CBB"/>
    <w:rsid w:val="00077338"/>
    <w:rsid w:val="00081509"/>
    <w:rsid w:val="0008177B"/>
    <w:rsid w:val="00082AC3"/>
    <w:rsid w:val="0008661C"/>
    <w:rsid w:val="00091134"/>
    <w:rsid w:val="000A1B70"/>
    <w:rsid w:val="000B0222"/>
    <w:rsid w:val="000B05E3"/>
    <w:rsid w:val="000B196A"/>
    <w:rsid w:val="000D14E5"/>
    <w:rsid w:val="000E4011"/>
    <w:rsid w:val="000E695A"/>
    <w:rsid w:val="000F0D91"/>
    <w:rsid w:val="000F4189"/>
    <w:rsid w:val="0010350A"/>
    <w:rsid w:val="00113B21"/>
    <w:rsid w:val="00117E77"/>
    <w:rsid w:val="00121854"/>
    <w:rsid w:val="00135644"/>
    <w:rsid w:val="00141074"/>
    <w:rsid w:val="00142E57"/>
    <w:rsid w:val="0016499A"/>
    <w:rsid w:val="00173CDE"/>
    <w:rsid w:val="0017426D"/>
    <w:rsid w:val="001747A8"/>
    <w:rsid w:val="001856E5"/>
    <w:rsid w:val="00187C02"/>
    <w:rsid w:val="001A4F58"/>
    <w:rsid w:val="001B22C5"/>
    <w:rsid w:val="001C0612"/>
    <w:rsid w:val="001E6FD0"/>
    <w:rsid w:val="00204D8B"/>
    <w:rsid w:val="00204E15"/>
    <w:rsid w:val="00207F21"/>
    <w:rsid w:val="00214B65"/>
    <w:rsid w:val="00217141"/>
    <w:rsid w:val="00222A95"/>
    <w:rsid w:val="002265BC"/>
    <w:rsid w:val="00234D72"/>
    <w:rsid w:val="002355F3"/>
    <w:rsid w:val="0023736C"/>
    <w:rsid w:val="002443C2"/>
    <w:rsid w:val="00250670"/>
    <w:rsid w:val="0025232D"/>
    <w:rsid w:val="00254D15"/>
    <w:rsid w:val="00256569"/>
    <w:rsid w:val="00265354"/>
    <w:rsid w:val="00267851"/>
    <w:rsid w:val="0027146D"/>
    <w:rsid w:val="00274E0F"/>
    <w:rsid w:val="002777E7"/>
    <w:rsid w:val="00285F68"/>
    <w:rsid w:val="00291595"/>
    <w:rsid w:val="002A0D1A"/>
    <w:rsid w:val="002A65C1"/>
    <w:rsid w:val="002A7CCB"/>
    <w:rsid w:val="002B206D"/>
    <w:rsid w:val="002C2C84"/>
    <w:rsid w:val="002D28A5"/>
    <w:rsid w:val="002F33F4"/>
    <w:rsid w:val="00306F82"/>
    <w:rsid w:val="00307F0F"/>
    <w:rsid w:val="00313EF5"/>
    <w:rsid w:val="003158AE"/>
    <w:rsid w:val="0032395B"/>
    <w:rsid w:val="00331108"/>
    <w:rsid w:val="003370B4"/>
    <w:rsid w:val="0034641E"/>
    <w:rsid w:val="00355948"/>
    <w:rsid w:val="00366B2A"/>
    <w:rsid w:val="00385C66"/>
    <w:rsid w:val="003C1116"/>
    <w:rsid w:val="003C22CC"/>
    <w:rsid w:val="003C7957"/>
    <w:rsid w:val="003D019B"/>
    <w:rsid w:val="003D03B5"/>
    <w:rsid w:val="003D2E76"/>
    <w:rsid w:val="003D597A"/>
    <w:rsid w:val="003F1E78"/>
    <w:rsid w:val="004020B2"/>
    <w:rsid w:val="0040277B"/>
    <w:rsid w:val="00403849"/>
    <w:rsid w:val="004321D7"/>
    <w:rsid w:val="0043275B"/>
    <w:rsid w:val="00432B55"/>
    <w:rsid w:val="004403FD"/>
    <w:rsid w:val="00457372"/>
    <w:rsid w:val="004665CC"/>
    <w:rsid w:val="00471063"/>
    <w:rsid w:val="00471356"/>
    <w:rsid w:val="00483FBB"/>
    <w:rsid w:val="004B0E58"/>
    <w:rsid w:val="004B21EC"/>
    <w:rsid w:val="004D2397"/>
    <w:rsid w:val="004D77E9"/>
    <w:rsid w:val="004E36B0"/>
    <w:rsid w:val="004E4578"/>
    <w:rsid w:val="004F35BE"/>
    <w:rsid w:val="00504E57"/>
    <w:rsid w:val="00505A33"/>
    <w:rsid w:val="00507D97"/>
    <w:rsid w:val="00510CF5"/>
    <w:rsid w:val="005327BF"/>
    <w:rsid w:val="00534BEB"/>
    <w:rsid w:val="00537A1C"/>
    <w:rsid w:val="00537ABE"/>
    <w:rsid w:val="00540D37"/>
    <w:rsid w:val="0054581D"/>
    <w:rsid w:val="005478DA"/>
    <w:rsid w:val="00550EFD"/>
    <w:rsid w:val="00552873"/>
    <w:rsid w:val="00552D2F"/>
    <w:rsid w:val="00553384"/>
    <w:rsid w:val="00553ADF"/>
    <w:rsid w:val="0055413C"/>
    <w:rsid w:val="00555C7D"/>
    <w:rsid w:val="00560B81"/>
    <w:rsid w:val="0057419F"/>
    <w:rsid w:val="005904D7"/>
    <w:rsid w:val="005927C4"/>
    <w:rsid w:val="00593A0F"/>
    <w:rsid w:val="00594B3F"/>
    <w:rsid w:val="005A1A77"/>
    <w:rsid w:val="005A1C49"/>
    <w:rsid w:val="005A1FE3"/>
    <w:rsid w:val="005B4482"/>
    <w:rsid w:val="005B734B"/>
    <w:rsid w:val="005C20F1"/>
    <w:rsid w:val="005C7B56"/>
    <w:rsid w:val="005D1247"/>
    <w:rsid w:val="005E1EAD"/>
    <w:rsid w:val="005F415A"/>
    <w:rsid w:val="006358B8"/>
    <w:rsid w:val="00646DC2"/>
    <w:rsid w:val="00654266"/>
    <w:rsid w:val="006647E7"/>
    <w:rsid w:val="00664E22"/>
    <w:rsid w:val="00666277"/>
    <w:rsid w:val="006A7398"/>
    <w:rsid w:val="006B128F"/>
    <w:rsid w:val="006B30F8"/>
    <w:rsid w:val="006B48E5"/>
    <w:rsid w:val="006D6883"/>
    <w:rsid w:val="006D6DB1"/>
    <w:rsid w:val="006E2088"/>
    <w:rsid w:val="006E53A7"/>
    <w:rsid w:val="006F1572"/>
    <w:rsid w:val="00700560"/>
    <w:rsid w:val="0070276E"/>
    <w:rsid w:val="00704586"/>
    <w:rsid w:val="00705D65"/>
    <w:rsid w:val="00717749"/>
    <w:rsid w:val="00742F96"/>
    <w:rsid w:val="007443FE"/>
    <w:rsid w:val="00761128"/>
    <w:rsid w:val="007638FF"/>
    <w:rsid w:val="0077633B"/>
    <w:rsid w:val="00782315"/>
    <w:rsid w:val="007916F9"/>
    <w:rsid w:val="00795646"/>
    <w:rsid w:val="007C2E6C"/>
    <w:rsid w:val="007C4058"/>
    <w:rsid w:val="007D0D49"/>
    <w:rsid w:val="007D37CC"/>
    <w:rsid w:val="007E752C"/>
    <w:rsid w:val="007F378A"/>
    <w:rsid w:val="00802FD6"/>
    <w:rsid w:val="00804485"/>
    <w:rsid w:val="00805069"/>
    <w:rsid w:val="00812A71"/>
    <w:rsid w:val="00814BA5"/>
    <w:rsid w:val="00817D6D"/>
    <w:rsid w:val="00841941"/>
    <w:rsid w:val="00856CDB"/>
    <w:rsid w:val="00864FEC"/>
    <w:rsid w:val="0086763C"/>
    <w:rsid w:val="00881DD0"/>
    <w:rsid w:val="008900E5"/>
    <w:rsid w:val="00893C10"/>
    <w:rsid w:val="008A5F24"/>
    <w:rsid w:val="008A70C7"/>
    <w:rsid w:val="008B450F"/>
    <w:rsid w:val="008C04CE"/>
    <w:rsid w:val="008C2A7E"/>
    <w:rsid w:val="008C6A06"/>
    <w:rsid w:val="008C7615"/>
    <w:rsid w:val="008D33B9"/>
    <w:rsid w:val="008E2BE9"/>
    <w:rsid w:val="008E4159"/>
    <w:rsid w:val="008E5A4C"/>
    <w:rsid w:val="008E66CD"/>
    <w:rsid w:val="009007D9"/>
    <w:rsid w:val="00907F68"/>
    <w:rsid w:val="00910F0E"/>
    <w:rsid w:val="00912564"/>
    <w:rsid w:val="009148B8"/>
    <w:rsid w:val="00914901"/>
    <w:rsid w:val="009242ED"/>
    <w:rsid w:val="00926671"/>
    <w:rsid w:val="0093346C"/>
    <w:rsid w:val="009404E1"/>
    <w:rsid w:val="00941B24"/>
    <w:rsid w:val="00944740"/>
    <w:rsid w:val="009466F0"/>
    <w:rsid w:val="009608A0"/>
    <w:rsid w:val="00961970"/>
    <w:rsid w:val="00961FF5"/>
    <w:rsid w:val="00963626"/>
    <w:rsid w:val="00964BA6"/>
    <w:rsid w:val="009679EE"/>
    <w:rsid w:val="00983343"/>
    <w:rsid w:val="00986B3D"/>
    <w:rsid w:val="00991966"/>
    <w:rsid w:val="009A104C"/>
    <w:rsid w:val="009A5D92"/>
    <w:rsid w:val="009B2FE1"/>
    <w:rsid w:val="009B3C03"/>
    <w:rsid w:val="009B6994"/>
    <w:rsid w:val="009C3B03"/>
    <w:rsid w:val="009C7CDD"/>
    <w:rsid w:val="009F2396"/>
    <w:rsid w:val="00A05034"/>
    <w:rsid w:val="00A072F4"/>
    <w:rsid w:val="00A15468"/>
    <w:rsid w:val="00A246BD"/>
    <w:rsid w:val="00A26334"/>
    <w:rsid w:val="00A27966"/>
    <w:rsid w:val="00A31DA8"/>
    <w:rsid w:val="00A4374D"/>
    <w:rsid w:val="00A52B6F"/>
    <w:rsid w:val="00A61F80"/>
    <w:rsid w:val="00A62BAE"/>
    <w:rsid w:val="00A63BDF"/>
    <w:rsid w:val="00A7748C"/>
    <w:rsid w:val="00A93B90"/>
    <w:rsid w:val="00A954EA"/>
    <w:rsid w:val="00AA0188"/>
    <w:rsid w:val="00AA0728"/>
    <w:rsid w:val="00AA365F"/>
    <w:rsid w:val="00AE2A0F"/>
    <w:rsid w:val="00AE6EE4"/>
    <w:rsid w:val="00B1210F"/>
    <w:rsid w:val="00B1621D"/>
    <w:rsid w:val="00B20679"/>
    <w:rsid w:val="00B211FC"/>
    <w:rsid w:val="00B21E1F"/>
    <w:rsid w:val="00B23722"/>
    <w:rsid w:val="00B27083"/>
    <w:rsid w:val="00B405F9"/>
    <w:rsid w:val="00B5262A"/>
    <w:rsid w:val="00B63FF1"/>
    <w:rsid w:val="00B70F49"/>
    <w:rsid w:val="00B73412"/>
    <w:rsid w:val="00B81CE9"/>
    <w:rsid w:val="00B82F92"/>
    <w:rsid w:val="00B85582"/>
    <w:rsid w:val="00B87DB7"/>
    <w:rsid w:val="00B90DB6"/>
    <w:rsid w:val="00BA514A"/>
    <w:rsid w:val="00BC6300"/>
    <w:rsid w:val="00BD057E"/>
    <w:rsid w:val="00BD231E"/>
    <w:rsid w:val="00BD426B"/>
    <w:rsid w:val="00BD7E13"/>
    <w:rsid w:val="00BE1EA5"/>
    <w:rsid w:val="00BE6F0A"/>
    <w:rsid w:val="00BF0089"/>
    <w:rsid w:val="00BF7C22"/>
    <w:rsid w:val="00BF7E34"/>
    <w:rsid w:val="00C05496"/>
    <w:rsid w:val="00C14908"/>
    <w:rsid w:val="00C21D1E"/>
    <w:rsid w:val="00C21FED"/>
    <w:rsid w:val="00C301A5"/>
    <w:rsid w:val="00C3343B"/>
    <w:rsid w:val="00C40704"/>
    <w:rsid w:val="00C5356B"/>
    <w:rsid w:val="00C61D57"/>
    <w:rsid w:val="00C64CD9"/>
    <w:rsid w:val="00C67373"/>
    <w:rsid w:val="00C7462F"/>
    <w:rsid w:val="00C74D28"/>
    <w:rsid w:val="00C74ED1"/>
    <w:rsid w:val="00C75C92"/>
    <w:rsid w:val="00C75E49"/>
    <w:rsid w:val="00C8278A"/>
    <w:rsid w:val="00C83A58"/>
    <w:rsid w:val="00C92EB8"/>
    <w:rsid w:val="00CA00EC"/>
    <w:rsid w:val="00CA2688"/>
    <w:rsid w:val="00CA27E4"/>
    <w:rsid w:val="00CA6E60"/>
    <w:rsid w:val="00CB302F"/>
    <w:rsid w:val="00CB408C"/>
    <w:rsid w:val="00CB62D5"/>
    <w:rsid w:val="00CB6FF4"/>
    <w:rsid w:val="00CB7B0D"/>
    <w:rsid w:val="00CB7DAB"/>
    <w:rsid w:val="00CC1C92"/>
    <w:rsid w:val="00CD1C0C"/>
    <w:rsid w:val="00CE056A"/>
    <w:rsid w:val="00CF0A51"/>
    <w:rsid w:val="00D07C55"/>
    <w:rsid w:val="00D127F9"/>
    <w:rsid w:val="00D1294A"/>
    <w:rsid w:val="00D21508"/>
    <w:rsid w:val="00D2433D"/>
    <w:rsid w:val="00D35C8F"/>
    <w:rsid w:val="00D40887"/>
    <w:rsid w:val="00D4411C"/>
    <w:rsid w:val="00D44C66"/>
    <w:rsid w:val="00D5076D"/>
    <w:rsid w:val="00D5779E"/>
    <w:rsid w:val="00D63133"/>
    <w:rsid w:val="00D71F31"/>
    <w:rsid w:val="00D84E02"/>
    <w:rsid w:val="00DA095D"/>
    <w:rsid w:val="00DA1FC1"/>
    <w:rsid w:val="00DA71BB"/>
    <w:rsid w:val="00DB1A3F"/>
    <w:rsid w:val="00DC79A2"/>
    <w:rsid w:val="00DD275F"/>
    <w:rsid w:val="00DE3E3C"/>
    <w:rsid w:val="00DF3024"/>
    <w:rsid w:val="00DF38E7"/>
    <w:rsid w:val="00DF4F38"/>
    <w:rsid w:val="00DF720F"/>
    <w:rsid w:val="00E02073"/>
    <w:rsid w:val="00E11565"/>
    <w:rsid w:val="00E22A42"/>
    <w:rsid w:val="00E25C3A"/>
    <w:rsid w:val="00E371FD"/>
    <w:rsid w:val="00E3786E"/>
    <w:rsid w:val="00E402CE"/>
    <w:rsid w:val="00E414E5"/>
    <w:rsid w:val="00E41BD3"/>
    <w:rsid w:val="00E43821"/>
    <w:rsid w:val="00E4677A"/>
    <w:rsid w:val="00E5617A"/>
    <w:rsid w:val="00E62E6B"/>
    <w:rsid w:val="00E73C05"/>
    <w:rsid w:val="00E879A5"/>
    <w:rsid w:val="00EA1E26"/>
    <w:rsid w:val="00EA2073"/>
    <w:rsid w:val="00EB4176"/>
    <w:rsid w:val="00EB4762"/>
    <w:rsid w:val="00EC63F6"/>
    <w:rsid w:val="00ED0B3D"/>
    <w:rsid w:val="00ED1E23"/>
    <w:rsid w:val="00ED42B8"/>
    <w:rsid w:val="00EE08BE"/>
    <w:rsid w:val="00EE264D"/>
    <w:rsid w:val="00EE2758"/>
    <w:rsid w:val="00EE282A"/>
    <w:rsid w:val="00EF0350"/>
    <w:rsid w:val="00EF142F"/>
    <w:rsid w:val="00EF1641"/>
    <w:rsid w:val="00EF4614"/>
    <w:rsid w:val="00EF6479"/>
    <w:rsid w:val="00F025BE"/>
    <w:rsid w:val="00F1061D"/>
    <w:rsid w:val="00F133BE"/>
    <w:rsid w:val="00F217CE"/>
    <w:rsid w:val="00F23C95"/>
    <w:rsid w:val="00F268E5"/>
    <w:rsid w:val="00F35B99"/>
    <w:rsid w:val="00F40EB9"/>
    <w:rsid w:val="00F42017"/>
    <w:rsid w:val="00F452CA"/>
    <w:rsid w:val="00F52CC2"/>
    <w:rsid w:val="00F628C1"/>
    <w:rsid w:val="00F649C0"/>
    <w:rsid w:val="00F64DD8"/>
    <w:rsid w:val="00F81036"/>
    <w:rsid w:val="00F8186A"/>
    <w:rsid w:val="00F93954"/>
    <w:rsid w:val="00FA29BC"/>
    <w:rsid w:val="00FC3B72"/>
    <w:rsid w:val="00FE3263"/>
    <w:rsid w:val="00FF2B5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D0D4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NormalWeb">
    <w:name w:val="Normal (Web)"/>
    <w:basedOn w:val="Normal"/>
    <w:uiPriority w:val="99"/>
    <w:unhideWhenUsed/>
    <w:rsid w:val="00814BA5"/>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814BA5"/>
    <w:rPr>
      <w:i/>
      <w:iCs/>
    </w:rPr>
  </w:style>
  <w:style w:type="character" w:customStyle="1" w:styleId="Heading4Char">
    <w:name w:val="Heading 4 Char"/>
    <w:basedOn w:val="DefaultParagraphFont"/>
    <w:link w:val="Heading4"/>
    <w:uiPriority w:val="9"/>
    <w:semiHidden/>
    <w:rsid w:val="007D0D49"/>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7D0D49"/>
    <w:rPr>
      <w:color w:val="0000FF" w:themeColor="hyperlink"/>
      <w:u w:val="single"/>
    </w:rPr>
  </w:style>
  <w:style w:type="paragraph" w:styleId="Bibliography">
    <w:name w:val="Bibliography"/>
    <w:basedOn w:val="Normal"/>
    <w:next w:val="Normal"/>
    <w:uiPriority w:val="37"/>
    <w:unhideWhenUsed/>
    <w:rsid w:val="003F1E78"/>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D0D4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NormalWeb">
    <w:name w:val="Normal (Web)"/>
    <w:basedOn w:val="Normal"/>
    <w:uiPriority w:val="99"/>
    <w:unhideWhenUsed/>
    <w:rsid w:val="00814BA5"/>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814BA5"/>
    <w:rPr>
      <w:i/>
      <w:iCs/>
    </w:rPr>
  </w:style>
  <w:style w:type="character" w:customStyle="1" w:styleId="Heading4Char">
    <w:name w:val="Heading 4 Char"/>
    <w:basedOn w:val="DefaultParagraphFont"/>
    <w:link w:val="Heading4"/>
    <w:uiPriority w:val="9"/>
    <w:semiHidden/>
    <w:rsid w:val="007D0D49"/>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7D0D49"/>
    <w:rPr>
      <w:color w:val="0000FF" w:themeColor="hyperlink"/>
      <w:u w:val="single"/>
    </w:rPr>
  </w:style>
  <w:style w:type="paragraph" w:styleId="Bibliography">
    <w:name w:val="Bibliography"/>
    <w:basedOn w:val="Normal"/>
    <w:next w:val="Normal"/>
    <w:uiPriority w:val="37"/>
    <w:unhideWhenUsed/>
    <w:rsid w:val="003F1E7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F0C23-3C8E-48FB-9B21-1D102E403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154</Words>
  <Characters>658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Usman Ahmed Naushahi</cp:lastModifiedBy>
  <cp:revision>2</cp:revision>
  <dcterms:created xsi:type="dcterms:W3CDTF">2019-01-25T14:33:00Z</dcterms:created>
  <dcterms:modified xsi:type="dcterms:W3CDTF">2019-01-2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CdNcVTr"/&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